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DD7D2C" w14:textId="77777777" w:rsidR="003A133A" w:rsidRPr="008F65DF" w:rsidRDefault="003A133A" w:rsidP="003A133A">
      <w:pPr>
        <w:pBdr>
          <w:top w:val="nil"/>
          <w:left w:val="nil"/>
          <w:bottom w:val="nil"/>
          <w:right w:val="nil"/>
          <w:between w:val="nil"/>
        </w:pBdr>
        <w:tabs>
          <w:tab w:val="center" w:pos="4513"/>
          <w:tab w:val="right" w:pos="9026"/>
        </w:tabs>
        <w:spacing w:after="0" w:line="240" w:lineRule="auto"/>
        <w:rPr>
          <w:b/>
        </w:rPr>
      </w:pPr>
      <w:r w:rsidRPr="008F65DF">
        <w:rPr>
          <w:b/>
        </w:rPr>
        <w:t xml:space="preserve">Supplementary Table 1: Food outlet descriptions and Food Retail Environment Score for healthiness. </w:t>
      </w:r>
    </w:p>
    <w:p w14:paraId="6217C1F2" w14:textId="77777777" w:rsidR="003A133A" w:rsidRPr="008F65DF" w:rsidRDefault="003A133A" w:rsidP="003A133A">
      <w:pPr>
        <w:rPr>
          <w:b/>
        </w:rPr>
      </w:pPr>
    </w:p>
    <w:tbl>
      <w:tblPr>
        <w:tblStyle w:val="6"/>
        <w:tblW w:w="1402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660"/>
        <w:gridCol w:w="10519"/>
        <w:gridCol w:w="850"/>
      </w:tblGrid>
      <w:tr w:rsidR="008F65DF" w:rsidRPr="008F65DF" w14:paraId="42218B74" w14:textId="77777777" w:rsidTr="00B37BFF">
        <w:tc>
          <w:tcPr>
            <w:tcW w:w="2660" w:type="dxa"/>
          </w:tcPr>
          <w:p w14:paraId="44784D43" w14:textId="77777777" w:rsidR="003A133A" w:rsidRPr="008F65DF" w:rsidRDefault="003A133A" w:rsidP="00B37BFF">
            <w:r w:rsidRPr="008F65DF">
              <w:t>Food outlet type</w:t>
            </w:r>
          </w:p>
        </w:tc>
        <w:tc>
          <w:tcPr>
            <w:tcW w:w="10519" w:type="dxa"/>
          </w:tcPr>
          <w:p w14:paraId="5638CFD7" w14:textId="77777777" w:rsidR="003A133A" w:rsidRPr="008F65DF" w:rsidRDefault="003A133A" w:rsidP="00B37BFF">
            <w:r w:rsidRPr="008F65DF">
              <w:t>Description</w:t>
            </w:r>
          </w:p>
        </w:tc>
        <w:tc>
          <w:tcPr>
            <w:tcW w:w="850" w:type="dxa"/>
          </w:tcPr>
          <w:p w14:paraId="5C8A5667" w14:textId="77777777" w:rsidR="003A133A" w:rsidRPr="008F65DF" w:rsidRDefault="003A133A" w:rsidP="00B37BFF">
            <w:r w:rsidRPr="008F65DF">
              <w:t>Health Score</w:t>
            </w:r>
          </w:p>
        </w:tc>
      </w:tr>
      <w:tr w:rsidR="008F65DF" w:rsidRPr="008F65DF" w14:paraId="478E663F" w14:textId="77777777" w:rsidTr="00B37BFF">
        <w:tc>
          <w:tcPr>
            <w:tcW w:w="2660" w:type="dxa"/>
          </w:tcPr>
          <w:p w14:paraId="1BEFB969" w14:textId="77777777" w:rsidR="003A133A" w:rsidRPr="008F65DF" w:rsidRDefault="003A133A" w:rsidP="00B37BFF">
            <w:r w:rsidRPr="008F65DF">
              <w:t>Fruiterer &amp; greengrocer</w:t>
            </w:r>
          </w:p>
        </w:tc>
        <w:tc>
          <w:tcPr>
            <w:tcW w:w="10519" w:type="dxa"/>
          </w:tcPr>
          <w:p w14:paraId="56A8A392" w14:textId="77777777" w:rsidR="003A133A" w:rsidRPr="008F65DF" w:rsidRDefault="003A133A" w:rsidP="00B37BFF">
            <w:r w:rsidRPr="008F65DF">
              <w:t xml:space="preserve">Mainly engaged in the sale of fresh fruit and </w:t>
            </w:r>
            <w:proofErr w:type="gramStart"/>
            <w:r w:rsidRPr="008F65DF">
              <w:t>vegetables;</w:t>
            </w:r>
            <w:proofErr w:type="gramEnd"/>
            <w:r w:rsidRPr="008F65DF">
              <w:t xml:space="preserve"> including wholesale stores with direct to public sales</w:t>
            </w:r>
          </w:p>
        </w:tc>
        <w:tc>
          <w:tcPr>
            <w:tcW w:w="850" w:type="dxa"/>
          </w:tcPr>
          <w:p w14:paraId="1E97FB3F" w14:textId="77777777" w:rsidR="003A133A" w:rsidRPr="008F65DF" w:rsidRDefault="003A133A" w:rsidP="00B37BFF">
            <w:r w:rsidRPr="008F65DF">
              <w:t>10</w:t>
            </w:r>
          </w:p>
        </w:tc>
      </w:tr>
      <w:tr w:rsidR="008F65DF" w:rsidRPr="008F65DF" w14:paraId="2784C99D" w14:textId="77777777" w:rsidTr="00B37BFF">
        <w:tc>
          <w:tcPr>
            <w:tcW w:w="2660" w:type="dxa"/>
          </w:tcPr>
          <w:p w14:paraId="3CF547DE" w14:textId="77777777" w:rsidR="003A133A" w:rsidRPr="008F65DF" w:rsidRDefault="003A133A" w:rsidP="00B37BFF">
            <w:r w:rsidRPr="008F65DF">
              <w:t>Fish shop</w:t>
            </w:r>
          </w:p>
        </w:tc>
        <w:tc>
          <w:tcPr>
            <w:tcW w:w="10519" w:type="dxa"/>
          </w:tcPr>
          <w:p w14:paraId="28D2E658" w14:textId="77777777" w:rsidR="003A133A" w:rsidRPr="008F65DF" w:rsidRDefault="003A133A" w:rsidP="00B37BFF">
            <w:r w:rsidRPr="008F65DF">
              <w:t xml:space="preserve">Mainly engaged in the sale of fresh </w:t>
            </w:r>
            <w:proofErr w:type="gramStart"/>
            <w:r w:rsidRPr="008F65DF">
              <w:t>seafood;</w:t>
            </w:r>
            <w:proofErr w:type="gramEnd"/>
            <w:r w:rsidRPr="008F65DF">
              <w:t xml:space="preserve"> including wholesale stores with direct to public sales and takeaway stores also providing a range of fresh seafood. </w:t>
            </w:r>
          </w:p>
        </w:tc>
        <w:tc>
          <w:tcPr>
            <w:tcW w:w="850" w:type="dxa"/>
          </w:tcPr>
          <w:p w14:paraId="3DDB7784" w14:textId="77777777" w:rsidR="003A133A" w:rsidRPr="008F65DF" w:rsidRDefault="003A133A" w:rsidP="00B37BFF">
            <w:r w:rsidRPr="008F65DF">
              <w:t>9</w:t>
            </w:r>
          </w:p>
        </w:tc>
      </w:tr>
      <w:tr w:rsidR="008F65DF" w:rsidRPr="008F65DF" w14:paraId="3EAADEF7" w14:textId="77777777" w:rsidTr="00B37BFF">
        <w:tc>
          <w:tcPr>
            <w:tcW w:w="2660" w:type="dxa"/>
          </w:tcPr>
          <w:p w14:paraId="2C374A87" w14:textId="77777777" w:rsidR="003A133A" w:rsidRPr="008F65DF" w:rsidRDefault="003A133A" w:rsidP="00B37BFF">
            <w:r w:rsidRPr="008F65DF">
              <w:t>Poultry shop</w:t>
            </w:r>
          </w:p>
        </w:tc>
        <w:tc>
          <w:tcPr>
            <w:tcW w:w="10519" w:type="dxa"/>
          </w:tcPr>
          <w:p w14:paraId="6032E340" w14:textId="7568602D" w:rsidR="003A133A" w:rsidRPr="008F65DF" w:rsidRDefault="003A133A" w:rsidP="00B37BFF">
            <w:r w:rsidRPr="008F65DF">
              <w:t>Mainly engaged in the sale of fresh poul</w:t>
            </w:r>
            <w:r w:rsidR="008F65DF" w:rsidRPr="008F65DF">
              <w:t>try; including wholesale stores</w:t>
            </w:r>
            <w:r w:rsidRPr="008F65DF">
              <w:t xml:space="preserve"> with direct to public sales.</w:t>
            </w:r>
          </w:p>
        </w:tc>
        <w:tc>
          <w:tcPr>
            <w:tcW w:w="850" w:type="dxa"/>
          </w:tcPr>
          <w:p w14:paraId="1B44EFA9" w14:textId="77777777" w:rsidR="003A133A" w:rsidRPr="008F65DF" w:rsidRDefault="003A133A" w:rsidP="00B37BFF">
            <w:r w:rsidRPr="008F65DF">
              <w:t>9</w:t>
            </w:r>
          </w:p>
        </w:tc>
      </w:tr>
      <w:tr w:rsidR="008F65DF" w:rsidRPr="008F65DF" w14:paraId="5D921BD9" w14:textId="77777777" w:rsidTr="00B37BFF">
        <w:tc>
          <w:tcPr>
            <w:tcW w:w="2660" w:type="dxa"/>
          </w:tcPr>
          <w:p w14:paraId="3C3888E4" w14:textId="77777777" w:rsidR="003A133A" w:rsidRPr="008F65DF" w:rsidRDefault="003A133A" w:rsidP="00B37BFF">
            <w:r w:rsidRPr="008F65DF">
              <w:t>Butchery</w:t>
            </w:r>
          </w:p>
        </w:tc>
        <w:tc>
          <w:tcPr>
            <w:tcW w:w="10519" w:type="dxa"/>
          </w:tcPr>
          <w:p w14:paraId="5FE86087" w14:textId="77777777" w:rsidR="003A133A" w:rsidRPr="008F65DF" w:rsidRDefault="003A133A" w:rsidP="00B37BFF">
            <w:r w:rsidRPr="008F65DF">
              <w:t>Mainly engaged in the sale of fresh meat; including wholesale stores with direct to public sales.</w:t>
            </w:r>
          </w:p>
        </w:tc>
        <w:tc>
          <w:tcPr>
            <w:tcW w:w="850" w:type="dxa"/>
          </w:tcPr>
          <w:p w14:paraId="70CC02BE" w14:textId="77777777" w:rsidR="003A133A" w:rsidRPr="008F65DF" w:rsidRDefault="003A133A" w:rsidP="00B37BFF">
            <w:r w:rsidRPr="008F65DF">
              <w:t>9</w:t>
            </w:r>
          </w:p>
        </w:tc>
      </w:tr>
      <w:tr w:rsidR="008F65DF" w:rsidRPr="008F65DF" w14:paraId="3AD24C20" w14:textId="77777777" w:rsidTr="00B37BFF">
        <w:tc>
          <w:tcPr>
            <w:tcW w:w="2660" w:type="dxa"/>
          </w:tcPr>
          <w:p w14:paraId="4943322B" w14:textId="77777777" w:rsidR="003A133A" w:rsidRPr="008F65DF" w:rsidRDefault="003A133A" w:rsidP="00B37BFF">
            <w:r w:rsidRPr="008F65DF">
              <w:t>Major Supermarket</w:t>
            </w:r>
          </w:p>
        </w:tc>
        <w:tc>
          <w:tcPr>
            <w:tcW w:w="10519" w:type="dxa"/>
          </w:tcPr>
          <w:p w14:paraId="31E86966" w14:textId="77777777" w:rsidR="003A133A" w:rsidRPr="008F65DF" w:rsidRDefault="003A133A" w:rsidP="00B37BFF">
            <w:r w:rsidRPr="008F65DF">
              <w:t xml:space="preserve">Mainly engaged in the sale of groceries (fresh foods, canned and packaged foods, dry goods) of non-specialised (conventional) food lines. May contain a butcher or baker. Usually have 5 or more checkouts and a floor area over 1000 square meters. </w:t>
            </w:r>
            <w:proofErr w:type="gramStart"/>
            <w:r w:rsidRPr="008F65DF">
              <w:t>I.e.</w:t>
            </w:r>
            <w:proofErr w:type="gramEnd"/>
            <w:r w:rsidRPr="008F65DF">
              <w:t xml:space="preserve"> Woolworths, Coles, BI-LO, Franklins (no frills), ALDI.</w:t>
            </w:r>
          </w:p>
        </w:tc>
        <w:tc>
          <w:tcPr>
            <w:tcW w:w="850" w:type="dxa"/>
          </w:tcPr>
          <w:p w14:paraId="3C20365C" w14:textId="77777777" w:rsidR="003A133A" w:rsidRPr="008F65DF" w:rsidRDefault="003A133A" w:rsidP="00B37BFF">
            <w:r w:rsidRPr="008F65DF">
              <w:t>5</w:t>
            </w:r>
          </w:p>
        </w:tc>
      </w:tr>
      <w:tr w:rsidR="008F65DF" w:rsidRPr="008F65DF" w14:paraId="113787E8" w14:textId="77777777" w:rsidTr="00B37BFF">
        <w:trPr>
          <w:trHeight w:val="60"/>
        </w:trPr>
        <w:tc>
          <w:tcPr>
            <w:tcW w:w="2660" w:type="dxa"/>
          </w:tcPr>
          <w:p w14:paraId="30BF4643" w14:textId="77777777" w:rsidR="003A133A" w:rsidRPr="008F65DF" w:rsidRDefault="003A133A" w:rsidP="00B37BFF">
            <w:r w:rsidRPr="008F65DF">
              <w:t>Minor Supermarket</w:t>
            </w:r>
          </w:p>
        </w:tc>
        <w:tc>
          <w:tcPr>
            <w:tcW w:w="10519" w:type="dxa"/>
          </w:tcPr>
          <w:p w14:paraId="34F73BA0" w14:textId="77777777" w:rsidR="003A133A" w:rsidRPr="008F65DF" w:rsidRDefault="003A133A" w:rsidP="00B37BFF">
            <w:r w:rsidRPr="008F65DF">
              <w:t xml:space="preserve">Mainly engaged in the sale of groceries (fresh foods, canned and packaged food, dry goods) of non-specialised (conventional) food lines. Usually have 4 or fewer checkouts and a floor area under 1000 square meters. </w:t>
            </w:r>
            <w:proofErr w:type="gramStart"/>
            <w:r w:rsidRPr="008F65DF">
              <w:t>E.g.</w:t>
            </w:r>
            <w:proofErr w:type="gramEnd"/>
            <w:r w:rsidRPr="008F65DF">
              <w:t xml:space="preserve"> Independent grocer or supermarket.</w:t>
            </w:r>
          </w:p>
        </w:tc>
        <w:tc>
          <w:tcPr>
            <w:tcW w:w="850" w:type="dxa"/>
          </w:tcPr>
          <w:p w14:paraId="0BB74750" w14:textId="77777777" w:rsidR="003A133A" w:rsidRPr="008F65DF" w:rsidRDefault="003A133A" w:rsidP="00B37BFF">
            <w:r w:rsidRPr="008F65DF">
              <w:t>5</w:t>
            </w:r>
          </w:p>
        </w:tc>
      </w:tr>
      <w:tr w:rsidR="008F65DF" w:rsidRPr="008F65DF" w14:paraId="6D3F803E" w14:textId="77777777" w:rsidTr="00B37BFF">
        <w:tc>
          <w:tcPr>
            <w:tcW w:w="2660" w:type="dxa"/>
          </w:tcPr>
          <w:p w14:paraId="1A657978" w14:textId="77777777" w:rsidR="003A133A" w:rsidRPr="008F65DF" w:rsidRDefault="003A133A" w:rsidP="00B37BFF">
            <w:r w:rsidRPr="008F65DF">
              <w:t>Specialty food stores – core foods</w:t>
            </w:r>
          </w:p>
        </w:tc>
        <w:tc>
          <w:tcPr>
            <w:tcW w:w="10519" w:type="dxa"/>
          </w:tcPr>
          <w:p w14:paraId="41F1AE2F" w14:textId="77777777" w:rsidR="003A133A" w:rsidRPr="008F65DF" w:rsidRDefault="003A133A" w:rsidP="00B37BFF">
            <w:r w:rsidRPr="008F65DF">
              <w:t>Mainly engaged in the sale of a limited line of specialised food such as a particular gourmet food that can be defined under core food.</w:t>
            </w:r>
          </w:p>
        </w:tc>
        <w:tc>
          <w:tcPr>
            <w:tcW w:w="850" w:type="dxa"/>
          </w:tcPr>
          <w:p w14:paraId="6FB426C0" w14:textId="77777777" w:rsidR="003A133A" w:rsidRPr="008F65DF" w:rsidRDefault="003A133A" w:rsidP="00B37BFF">
            <w:r w:rsidRPr="008F65DF">
              <w:t>5</w:t>
            </w:r>
          </w:p>
        </w:tc>
      </w:tr>
      <w:tr w:rsidR="008F65DF" w:rsidRPr="008F65DF" w14:paraId="5D4C6CBF" w14:textId="77777777" w:rsidTr="00B37BFF">
        <w:tc>
          <w:tcPr>
            <w:tcW w:w="2660" w:type="dxa"/>
          </w:tcPr>
          <w:p w14:paraId="3827CB53" w14:textId="77777777" w:rsidR="003A133A" w:rsidRPr="008F65DF" w:rsidRDefault="003A133A" w:rsidP="00B37BFF">
            <w:r w:rsidRPr="008F65DF">
              <w:t>Restaurant/café – franchise</w:t>
            </w:r>
          </w:p>
        </w:tc>
        <w:tc>
          <w:tcPr>
            <w:tcW w:w="10519" w:type="dxa"/>
          </w:tcPr>
          <w:p w14:paraId="69B01248" w14:textId="77777777" w:rsidR="003A133A" w:rsidRPr="008F65DF" w:rsidRDefault="003A133A" w:rsidP="00B37BFF">
            <w:proofErr w:type="gramStart"/>
            <w:r w:rsidRPr="008F65DF">
              <w:t>E.g.</w:t>
            </w:r>
            <w:proofErr w:type="gramEnd"/>
            <w:r w:rsidRPr="008F65DF">
              <w:t xml:space="preserve"> franchise restaurants and cafes; mainly engaged in the preparation and sale of meals/snacks for consumption on the premises; table service provided; may sell alcohol with food; may provide takeaway services. </w:t>
            </w:r>
          </w:p>
        </w:tc>
        <w:tc>
          <w:tcPr>
            <w:tcW w:w="850" w:type="dxa"/>
          </w:tcPr>
          <w:p w14:paraId="22BA39E9" w14:textId="77777777" w:rsidR="003A133A" w:rsidRPr="008F65DF" w:rsidRDefault="003A133A" w:rsidP="00B37BFF">
            <w:r w:rsidRPr="008F65DF">
              <w:t>0</w:t>
            </w:r>
          </w:p>
        </w:tc>
      </w:tr>
      <w:tr w:rsidR="008F65DF" w:rsidRPr="008F65DF" w14:paraId="37555C34" w14:textId="77777777" w:rsidTr="00B37BFF">
        <w:tc>
          <w:tcPr>
            <w:tcW w:w="2660" w:type="dxa"/>
          </w:tcPr>
          <w:p w14:paraId="57F4B1B4" w14:textId="77777777" w:rsidR="003A133A" w:rsidRPr="008F65DF" w:rsidRDefault="003A133A" w:rsidP="00B37BFF">
            <w:r w:rsidRPr="008F65DF">
              <w:t>Restaurant/café – local independent</w:t>
            </w:r>
          </w:p>
        </w:tc>
        <w:tc>
          <w:tcPr>
            <w:tcW w:w="10519" w:type="dxa"/>
          </w:tcPr>
          <w:p w14:paraId="615229D2" w14:textId="77777777" w:rsidR="003A133A" w:rsidRPr="008F65DF" w:rsidRDefault="003A133A" w:rsidP="00B37BFF">
            <w:r w:rsidRPr="008F65DF">
              <w:t xml:space="preserve">E.g. restaurant in a golf club, culture-based restaurant/café which is not a take-away such </w:t>
            </w:r>
            <w:proofErr w:type="gramStart"/>
            <w:r w:rsidRPr="008F65DF">
              <w:t>as  Mexican</w:t>
            </w:r>
            <w:proofErr w:type="gramEnd"/>
            <w:r w:rsidRPr="008F65DF">
              <w:t>, Thai, Chinese etc. ; mainly engaged in the preparation and sale of meals/snacks for consumption on the premises; table service provided; may also sell alcohol with food, may provide takeaway services.</w:t>
            </w:r>
          </w:p>
        </w:tc>
        <w:tc>
          <w:tcPr>
            <w:tcW w:w="850" w:type="dxa"/>
          </w:tcPr>
          <w:p w14:paraId="281B388E" w14:textId="77777777" w:rsidR="003A133A" w:rsidRPr="008F65DF" w:rsidRDefault="003A133A" w:rsidP="00B37BFF">
            <w:r w:rsidRPr="008F65DF">
              <w:t>0</w:t>
            </w:r>
          </w:p>
        </w:tc>
      </w:tr>
      <w:tr w:rsidR="008F65DF" w:rsidRPr="008F65DF" w14:paraId="340F31C7" w14:textId="77777777" w:rsidTr="00B37BFF">
        <w:tc>
          <w:tcPr>
            <w:tcW w:w="2660" w:type="dxa"/>
          </w:tcPr>
          <w:p w14:paraId="60BF0EB4" w14:textId="77777777" w:rsidR="003A133A" w:rsidRPr="008F65DF" w:rsidRDefault="003A133A" w:rsidP="00B37BFF">
            <w:r w:rsidRPr="008F65DF">
              <w:t>Sandwich shop</w:t>
            </w:r>
          </w:p>
        </w:tc>
        <w:tc>
          <w:tcPr>
            <w:tcW w:w="10519" w:type="dxa"/>
          </w:tcPr>
          <w:p w14:paraId="1CA40B1A" w14:textId="77777777" w:rsidR="003A133A" w:rsidRPr="008F65DF" w:rsidRDefault="003A133A" w:rsidP="00B37BFF">
            <w:r w:rsidRPr="008F65DF">
              <w:t>Mainly engaged in the preparation of filled bread products like sandwiches or rolls.</w:t>
            </w:r>
          </w:p>
        </w:tc>
        <w:tc>
          <w:tcPr>
            <w:tcW w:w="850" w:type="dxa"/>
          </w:tcPr>
          <w:p w14:paraId="5C4A93A6" w14:textId="77777777" w:rsidR="003A133A" w:rsidRPr="008F65DF" w:rsidRDefault="003A133A" w:rsidP="00B37BFF">
            <w:r w:rsidRPr="008F65DF">
              <w:t>5</w:t>
            </w:r>
          </w:p>
        </w:tc>
      </w:tr>
      <w:tr w:rsidR="008F65DF" w:rsidRPr="008F65DF" w14:paraId="259F04F9" w14:textId="77777777" w:rsidTr="00B37BFF">
        <w:tc>
          <w:tcPr>
            <w:tcW w:w="2660" w:type="dxa"/>
          </w:tcPr>
          <w:p w14:paraId="45F57D67" w14:textId="77777777" w:rsidR="003A133A" w:rsidRPr="008F65DF" w:rsidRDefault="003A133A" w:rsidP="00B37BFF">
            <w:r w:rsidRPr="008F65DF">
              <w:t>Salad/sushi bar</w:t>
            </w:r>
          </w:p>
        </w:tc>
        <w:tc>
          <w:tcPr>
            <w:tcW w:w="10519" w:type="dxa"/>
          </w:tcPr>
          <w:p w14:paraId="75D8B7A6" w14:textId="77777777" w:rsidR="003A133A" w:rsidRPr="008F65DF" w:rsidRDefault="003A133A" w:rsidP="00B37BFF">
            <w:r w:rsidRPr="008F65DF">
              <w:t>Mainly engaged in the preparation of salads and sushi.</w:t>
            </w:r>
          </w:p>
        </w:tc>
        <w:tc>
          <w:tcPr>
            <w:tcW w:w="850" w:type="dxa"/>
          </w:tcPr>
          <w:p w14:paraId="160A5657" w14:textId="77777777" w:rsidR="003A133A" w:rsidRPr="008F65DF" w:rsidRDefault="003A133A" w:rsidP="00B37BFF">
            <w:r w:rsidRPr="008F65DF">
              <w:t>5</w:t>
            </w:r>
          </w:p>
        </w:tc>
      </w:tr>
      <w:tr w:rsidR="008F65DF" w:rsidRPr="008F65DF" w14:paraId="1E33CA8D" w14:textId="77777777" w:rsidTr="00B37BFF">
        <w:tc>
          <w:tcPr>
            <w:tcW w:w="2660" w:type="dxa"/>
          </w:tcPr>
          <w:p w14:paraId="608E953A" w14:textId="77777777" w:rsidR="003A133A" w:rsidRPr="008F65DF" w:rsidRDefault="003A133A" w:rsidP="00B37BFF">
            <w:r w:rsidRPr="008F65DF">
              <w:t>Delicatessen</w:t>
            </w:r>
          </w:p>
        </w:tc>
        <w:tc>
          <w:tcPr>
            <w:tcW w:w="10519" w:type="dxa"/>
          </w:tcPr>
          <w:p w14:paraId="58FFCAEE" w14:textId="77777777" w:rsidR="003A133A" w:rsidRPr="008F65DF" w:rsidRDefault="003A133A" w:rsidP="00B37BFF">
            <w:r w:rsidRPr="008F65DF">
              <w:t xml:space="preserve">Mainly engaged in the sale of specialty packaged or fresh products such as cured meats and sausage, pickled vegetables, dips, </w:t>
            </w:r>
            <w:proofErr w:type="gramStart"/>
            <w:r w:rsidRPr="008F65DF">
              <w:t>bread</w:t>
            </w:r>
            <w:proofErr w:type="gramEnd"/>
            <w:r w:rsidRPr="008F65DF">
              <w:t xml:space="preserve"> and olives; may also provide dine in meals. </w:t>
            </w:r>
          </w:p>
        </w:tc>
        <w:tc>
          <w:tcPr>
            <w:tcW w:w="850" w:type="dxa"/>
          </w:tcPr>
          <w:p w14:paraId="6818E5C6" w14:textId="77777777" w:rsidR="003A133A" w:rsidRPr="008F65DF" w:rsidRDefault="003A133A" w:rsidP="00B37BFF">
            <w:r w:rsidRPr="008F65DF">
              <w:t>0</w:t>
            </w:r>
          </w:p>
        </w:tc>
      </w:tr>
      <w:tr w:rsidR="008F65DF" w:rsidRPr="008F65DF" w14:paraId="2013E1F2" w14:textId="77777777" w:rsidTr="00B37BFF">
        <w:tc>
          <w:tcPr>
            <w:tcW w:w="2660" w:type="dxa"/>
          </w:tcPr>
          <w:p w14:paraId="43EE5319" w14:textId="77777777" w:rsidR="003A133A" w:rsidRPr="008F65DF" w:rsidRDefault="003A133A" w:rsidP="00B37BFF">
            <w:r w:rsidRPr="008F65DF">
              <w:t>Bakery</w:t>
            </w:r>
          </w:p>
        </w:tc>
        <w:tc>
          <w:tcPr>
            <w:tcW w:w="10519" w:type="dxa"/>
          </w:tcPr>
          <w:p w14:paraId="28F6B1B0" w14:textId="77777777" w:rsidR="003A133A" w:rsidRPr="008F65DF" w:rsidRDefault="003A133A" w:rsidP="00B37BFF">
            <w:r w:rsidRPr="008F65DF">
              <w:t xml:space="preserve">Mainly oriented towards bread, biscuits, </w:t>
            </w:r>
            <w:proofErr w:type="gramStart"/>
            <w:r w:rsidRPr="008F65DF">
              <w:t>pastries</w:t>
            </w:r>
            <w:proofErr w:type="gramEnd"/>
            <w:r w:rsidRPr="008F65DF">
              <w:t xml:space="preserve"> or other flour products with or without packaging. </w:t>
            </w:r>
          </w:p>
        </w:tc>
        <w:tc>
          <w:tcPr>
            <w:tcW w:w="850" w:type="dxa"/>
          </w:tcPr>
          <w:p w14:paraId="1B0B6AFB" w14:textId="77777777" w:rsidR="003A133A" w:rsidRPr="008F65DF" w:rsidRDefault="003A133A" w:rsidP="00B37BFF">
            <w:r w:rsidRPr="008F65DF">
              <w:t>0</w:t>
            </w:r>
          </w:p>
        </w:tc>
      </w:tr>
      <w:tr w:rsidR="008F65DF" w:rsidRPr="008F65DF" w14:paraId="1410E8F3" w14:textId="77777777" w:rsidTr="00B37BFF">
        <w:tc>
          <w:tcPr>
            <w:tcW w:w="2660" w:type="dxa"/>
          </w:tcPr>
          <w:p w14:paraId="35CFD4AF" w14:textId="77777777" w:rsidR="003A133A" w:rsidRPr="008F65DF" w:rsidRDefault="003A133A" w:rsidP="00B37BFF">
            <w:r w:rsidRPr="008F65DF">
              <w:t>General store</w:t>
            </w:r>
          </w:p>
        </w:tc>
        <w:tc>
          <w:tcPr>
            <w:tcW w:w="10519" w:type="dxa"/>
          </w:tcPr>
          <w:p w14:paraId="011F1A44" w14:textId="77777777" w:rsidR="003A133A" w:rsidRPr="008F65DF" w:rsidRDefault="003A133A" w:rsidP="00B37BFF">
            <w:r w:rsidRPr="008F65DF">
              <w:t xml:space="preserve">Mainly engaged in the sale of a limited line of groceries generally includes milk, </w:t>
            </w:r>
            <w:proofErr w:type="gramStart"/>
            <w:r w:rsidRPr="008F65DF">
              <w:t>bread</w:t>
            </w:r>
            <w:proofErr w:type="gramEnd"/>
            <w:r w:rsidRPr="008F65DF">
              <w:t xml:space="preserve"> and canned and packaged foods.</w:t>
            </w:r>
          </w:p>
        </w:tc>
        <w:tc>
          <w:tcPr>
            <w:tcW w:w="850" w:type="dxa"/>
          </w:tcPr>
          <w:p w14:paraId="213F4A44" w14:textId="77777777" w:rsidR="003A133A" w:rsidRPr="008F65DF" w:rsidRDefault="003A133A" w:rsidP="00B37BFF">
            <w:r w:rsidRPr="008F65DF">
              <w:t>-5</w:t>
            </w:r>
          </w:p>
        </w:tc>
      </w:tr>
      <w:tr w:rsidR="008F65DF" w:rsidRPr="008F65DF" w14:paraId="2C4C7E87" w14:textId="77777777" w:rsidTr="00B37BFF">
        <w:tc>
          <w:tcPr>
            <w:tcW w:w="2660" w:type="dxa"/>
          </w:tcPr>
          <w:p w14:paraId="67C573E0" w14:textId="77777777" w:rsidR="003A133A" w:rsidRPr="008F65DF" w:rsidRDefault="003A133A" w:rsidP="00B37BFF">
            <w:r w:rsidRPr="008F65DF">
              <w:t>Specialty food store – extra foods</w:t>
            </w:r>
          </w:p>
        </w:tc>
        <w:tc>
          <w:tcPr>
            <w:tcW w:w="10519" w:type="dxa"/>
          </w:tcPr>
          <w:p w14:paraId="1CFB4669" w14:textId="77777777" w:rsidR="003A133A" w:rsidRPr="008F65DF" w:rsidRDefault="003A133A" w:rsidP="00B37BFF">
            <w:r w:rsidRPr="008F65DF">
              <w:t xml:space="preserve">Mainly engaged in the sale of foods such as ice-creams, donuts, waffles, cakes etc. than can be defined under extra food. </w:t>
            </w:r>
          </w:p>
        </w:tc>
        <w:tc>
          <w:tcPr>
            <w:tcW w:w="850" w:type="dxa"/>
          </w:tcPr>
          <w:p w14:paraId="6EC8E6D5" w14:textId="77777777" w:rsidR="003A133A" w:rsidRPr="008F65DF" w:rsidRDefault="003A133A" w:rsidP="00B37BFF">
            <w:r w:rsidRPr="008F65DF">
              <w:t>-8</w:t>
            </w:r>
          </w:p>
        </w:tc>
      </w:tr>
      <w:tr w:rsidR="008F65DF" w:rsidRPr="008F65DF" w14:paraId="3D925AE6" w14:textId="77777777" w:rsidTr="00B37BFF">
        <w:tc>
          <w:tcPr>
            <w:tcW w:w="2660" w:type="dxa"/>
          </w:tcPr>
          <w:p w14:paraId="0D9ED258" w14:textId="77777777" w:rsidR="003A133A" w:rsidRPr="008F65DF" w:rsidRDefault="003A133A" w:rsidP="00B37BFF">
            <w:r w:rsidRPr="008F65DF">
              <w:lastRenderedPageBreak/>
              <w:t>Pub</w:t>
            </w:r>
          </w:p>
        </w:tc>
        <w:tc>
          <w:tcPr>
            <w:tcW w:w="10519" w:type="dxa"/>
          </w:tcPr>
          <w:p w14:paraId="20F83085" w14:textId="1773F388" w:rsidR="003A133A" w:rsidRPr="008F65DF" w:rsidRDefault="003A133A" w:rsidP="00B37BFF">
            <w:proofErr w:type="gramStart"/>
            <w:r w:rsidRPr="008F65DF">
              <w:t>E.g.</w:t>
            </w:r>
            <w:proofErr w:type="gramEnd"/>
            <w:r w:rsidRPr="008F65DF">
              <w:t xml:space="preserve"> pub within a bowling or lawn bowls park, pub inside a private gambling club; primarily engaged in selling alcoholic beverages where consumers can order and consume the alcoholic drinks and food on premises; can also be part of park or private club. </w:t>
            </w:r>
          </w:p>
        </w:tc>
        <w:tc>
          <w:tcPr>
            <w:tcW w:w="850" w:type="dxa"/>
          </w:tcPr>
          <w:p w14:paraId="6C6A1AC8" w14:textId="77777777" w:rsidR="003A133A" w:rsidRPr="008F65DF" w:rsidRDefault="003A133A" w:rsidP="00B37BFF">
            <w:r w:rsidRPr="008F65DF">
              <w:t>-5</w:t>
            </w:r>
          </w:p>
        </w:tc>
      </w:tr>
      <w:tr w:rsidR="008F65DF" w:rsidRPr="008F65DF" w14:paraId="3A217F1E" w14:textId="77777777" w:rsidTr="00B37BFF">
        <w:tc>
          <w:tcPr>
            <w:tcW w:w="2660" w:type="dxa"/>
          </w:tcPr>
          <w:p w14:paraId="32B6074B" w14:textId="77777777" w:rsidR="003A133A" w:rsidRPr="008F65DF" w:rsidRDefault="003A133A" w:rsidP="00B37BFF">
            <w:r w:rsidRPr="008F65DF">
              <w:t>Take-away local independent</w:t>
            </w:r>
          </w:p>
        </w:tc>
        <w:tc>
          <w:tcPr>
            <w:tcW w:w="10519" w:type="dxa"/>
          </w:tcPr>
          <w:p w14:paraId="0C4284A4" w14:textId="77777777" w:rsidR="003A133A" w:rsidRPr="008F65DF" w:rsidRDefault="003A133A" w:rsidP="00B37BFF">
            <w:proofErr w:type="gramStart"/>
            <w:r w:rsidRPr="008F65DF">
              <w:t>E.g.</w:t>
            </w:r>
            <w:proofErr w:type="gramEnd"/>
            <w:r w:rsidRPr="008F65DF">
              <w:t xml:space="preserve"> kebab, fish &amp; chips, burger, chicken shops, local pizza, mainly engaged in the preparation and sale of meals/snacks that are ready for immediate consumption; table service not provided; meals can be eaten on site; taken away or delivered; shop is not a franchise. </w:t>
            </w:r>
          </w:p>
        </w:tc>
        <w:tc>
          <w:tcPr>
            <w:tcW w:w="850" w:type="dxa"/>
          </w:tcPr>
          <w:p w14:paraId="6EE74A7D" w14:textId="77777777" w:rsidR="003A133A" w:rsidRPr="008F65DF" w:rsidRDefault="003A133A" w:rsidP="00B37BFF">
            <w:r w:rsidRPr="008F65DF">
              <w:t>-8</w:t>
            </w:r>
          </w:p>
        </w:tc>
      </w:tr>
      <w:tr w:rsidR="003A133A" w:rsidRPr="008F65DF" w14:paraId="4C99BFB1" w14:textId="77777777" w:rsidTr="00B37BFF">
        <w:tc>
          <w:tcPr>
            <w:tcW w:w="2660" w:type="dxa"/>
          </w:tcPr>
          <w:p w14:paraId="32167658" w14:textId="77777777" w:rsidR="003A133A" w:rsidRPr="008F65DF" w:rsidRDefault="003A133A" w:rsidP="00B37BFF">
            <w:r w:rsidRPr="008F65DF">
              <w:t>Take-away franchise store</w:t>
            </w:r>
          </w:p>
        </w:tc>
        <w:tc>
          <w:tcPr>
            <w:tcW w:w="10519" w:type="dxa"/>
          </w:tcPr>
          <w:p w14:paraId="22C6DCA5" w14:textId="77777777" w:rsidR="003A133A" w:rsidRPr="008F65DF" w:rsidRDefault="003A133A" w:rsidP="00B37BFF">
            <w:proofErr w:type="gramStart"/>
            <w:r w:rsidRPr="008F65DF">
              <w:t>E.g.</w:t>
            </w:r>
            <w:proofErr w:type="gramEnd"/>
            <w:r w:rsidRPr="008F65DF">
              <w:t xml:space="preserve"> McDonalds, KFC, Subway; mainly engaged in the preparation and sale of meals (excludes donuts, drinks, ice-cream etc.)/snacks that area ready for immediate consumption; table service not provided; meal can be eaten on site, taken away or delivered; the food shop is a franchise/chain store with food being sold in specialised packaging. </w:t>
            </w:r>
          </w:p>
        </w:tc>
        <w:tc>
          <w:tcPr>
            <w:tcW w:w="850" w:type="dxa"/>
          </w:tcPr>
          <w:p w14:paraId="420B7524" w14:textId="77777777" w:rsidR="003A133A" w:rsidRPr="008F65DF" w:rsidRDefault="003A133A" w:rsidP="00B37BFF">
            <w:r w:rsidRPr="008F65DF">
              <w:t>-10</w:t>
            </w:r>
          </w:p>
        </w:tc>
      </w:tr>
    </w:tbl>
    <w:p w14:paraId="415BCC6E" w14:textId="77777777" w:rsidR="003A133A" w:rsidRPr="008F65DF" w:rsidRDefault="003A133A" w:rsidP="003A133A"/>
    <w:p w14:paraId="79BE7DB6" w14:textId="77777777" w:rsidR="003A133A" w:rsidRDefault="003A133A" w:rsidP="003A133A">
      <w:pPr>
        <w:rPr>
          <w:b/>
        </w:rPr>
      </w:pPr>
      <w:r w:rsidRPr="008F65DF">
        <w:rPr>
          <w:i/>
        </w:rPr>
        <w:t xml:space="preserve">Source: adapted from </w:t>
      </w:r>
      <w:proofErr w:type="spellStart"/>
      <w:r w:rsidRPr="008F65DF">
        <w:rPr>
          <w:i/>
        </w:rPr>
        <w:t>Moayyed</w:t>
      </w:r>
      <w:proofErr w:type="spellEnd"/>
      <w:r w:rsidRPr="008F65DF">
        <w:rPr>
          <w:i/>
        </w:rPr>
        <w:t xml:space="preserve"> et al. 2017</w:t>
      </w:r>
      <w:r w:rsidRPr="008F65DF">
        <w:rPr>
          <w:i/>
          <w:vertAlign w:val="superscript"/>
        </w:rPr>
        <w:t>(22)</w:t>
      </w:r>
      <w:r w:rsidRPr="008F65DF">
        <w:rPr>
          <w:rFonts w:ascii="Segoe UI" w:hAnsi="Segoe UI" w:cs="Segoe UI"/>
          <w:sz w:val="18"/>
          <w:szCs w:val="18"/>
        </w:rPr>
        <w:t xml:space="preserve">; </w:t>
      </w:r>
      <w:hyperlink r:id="rId8" w:history="1">
        <w:r w:rsidRPr="008F65DF">
          <w:rPr>
            <w:rFonts w:ascii="Segoe UI" w:hAnsi="Segoe UI" w:cs="Segoe UI"/>
            <w:sz w:val="18"/>
            <w:szCs w:val="18"/>
          </w:rPr>
          <w:t>https://onlinelibrary.wiley.com/doi/pdf/10.1111/1747-0080.12286</w:t>
        </w:r>
      </w:hyperlink>
      <w:r w:rsidRPr="008F65DF">
        <w:rPr>
          <w:rFonts w:ascii="Segoe UI" w:hAnsi="Segoe UI" w:cs="Segoe UI"/>
          <w:sz w:val="18"/>
          <w:szCs w:val="18"/>
        </w:rPr>
        <w:t xml:space="preserve">  </w:t>
      </w:r>
      <w:r>
        <w:br w:type="page"/>
      </w:r>
    </w:p>
    <w:p w14:paraId="1BE9A296" w14:textId="77777777" w:rsidR="003A133A" w:rsidRPr="00C40ACB" w:rsidRDefault="003A133A" w:rsidP="003A133A">
      <w:pPr>
        <w:rPr>
          <w:b/>
        </w:rPr>
      </w:pPr>
      <w:r>
        <w:rPr>
          <w:b/>
        </w:rPr>
        <w:lastRenderedPageBreak/>
        <w:t>Supplementary File 2</w:t>
      </w:r>
      <w:r w:rsidRPr="003027F4">
        <w:rPr>
          <w:b/>
        </w:rPr>
        <w:t>.</w:t>
      </w:r>
      <w:r>
        <w:rPr>
          <w:b/>
        </w:rPr>
        <w:t xml:space="preserve"> Supporting information for Food Retail Environment Measures and the Relative Healthy Food Availability</w:t>
      </w:r>
    </w:p>
    <w:p w14:paraId="6D0F0485" w14:textId="4EC527B3" w:rsidR="003A133A" w:rsidRDefault="003A133A" w:rsidP="003A133A">
      <w:pPr>
        <w:pStyle w:val="EndNoteBibliography"/>
      </w:pPr>
      <w:r w:rsidRPr="001005F9">
        <w:rPr>
          <w:i/>
        </w:rPr>
        <w:t xml:space="preserve">Healthiness of the </w:t>
      </w:r>
      <w:r w:rsidRPr="008F65DF">
        <w:rPr>
          <w:i/>
        </w:rPr>
        <w:t>food retail environment (measured as RHFA):</w:t>
      </w:r>
      <w:r w:rsidRPr="008F65DF">
        <w:t xml:space="preserve"> Research indicates that people living in areas of Melbourne with RHFA &gt;10%, have higher odds of purchasing healthier foods (fruit and vegetables), compared to households in areas with a RHFA &lt;10%</w:t>
      </w:r>
      <w:r w:rsidRPr="008F65DF">
        <w:rPr>
          <w:vertAlign w:val="superscript"/>
        </w:rPr>
        <w:fldChar w:fldCharType="begin">
          <w:fldData xml:space="preserve">PEVuZE5vdGU+PENpdGU+PEF1dGhvcj5NYXNvbjwvQXV0aG9yPjxZZWFyPjIwMTM8L1llYXI+PFJl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</w:fldData>
        </w:fldChar>
      </w:r>
      <w:r w:rsidR="00D62B59" w:rsidRPr="008F65DF">
        <w:rPr>
          <w:vertAlign w:val="superscript"/>
        </w:rPr>
        <w:instrText xml:space="preserve"> ADDIN EN.CITE </w:instrText>
      </w:r>
      <w:r w:rsidR="00D62B59" w:rsidRPr="008F65DF">
        <w:rPr>
          <w:vertAlign w:val="superscript"/>
        </w:rPr>
        <w:fldChar w:fldCharType="begin">
          <w:fldData xml:space="preserve">PEVuZE5vdGU+PENpdGU+PEF1dGhvcj5NYXNvbjwvQXV0aG9yPjxZZWFyPjIwMTM8L1llYXI+PFJl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</w:fldData>
        </w:fldChar>
      </w:r>
      <w:r w:rsidR="00D62B59" w:rsidRPr="008F65DF">
        <w:rPr>
          <w:vertAlign w:val="superscript"/>
        </w:rPr>
        <w:instrText xml:space="preserve"> ADDIN EN.CITE.DATA </w:instrText>
      </w:r>
      <w:r w:rsidR="00D62B59" w:rsidRPr="008F65DF">
        <w:rPr>
          <w:vertAlign w:val="superscript"/>
        </w:rPr>
      </w:r>
      <w:r w:rsidR="00D62B59" w:rsidRPr="008F65DF">
        <w:rPr>
          <w:vertAlign w:val="superscript"/>
        </w:rPr>
        <w:fldChar w:fldCharType="end"/>
      </w:r>
      <w:r w:rsidRPr="008F65DF">
        <w:rPr>
          <w:vertAlign w:val="superscript"/>
        </w:rPr>
      </w:r>
      <w:r w:rsidRPr="008F65DF">
        <w:rPr>
          <w:vertAlign w:val="superscript"/>
        </w:rPr>
        <w:fldChar w:fldCharType="separate"/>
      </w:r>
      <w:r w:rsidR="00D62B59" w:rsidRPr="008F65DF">
        <w:rPr>
          <w:vertAlign w:val="superscript"/>
        </w:rPr>
        <w:t>(1)</w:t>
      </w:r>
      <w:r w:rsidRPr="008F65DF">
        <w:rPr>
          <w:vertAlign w:val="superscript"/>
        </w:rPr>
        <w:fldChar w:fldCharType="end"/>
      </w:r>
      <w:r w:rsidRPr="008F65DF">
        <w:t>. Another Australian study in the state of New South Wales, measured the proportion of unhealthy food outlets (fast-food and takeaway) relative to healthy outlets (grocery stores) within a road network buffer from participants home</w:t>
      </w:r>
      <w:r w:rsidRPr="008F65DF">
        <w:fldChar w:fldCharType="begin">
          <w:fldData xml:space="preserve">PEVuZE5vdGU+PENpdGU+PEF1dGhvcj5GZW5nPC9BdXRob3I+PFllYXI+MjAxODwvWWVhcj48UmVj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</w:fldData>
        </w:fldChar>
      </w:r>
      <w:r w:rsidR="00D62B59" w:rsidRPr="008F65DF">
        <w:instrText xml:space="preserve"> ADDIN EN.CITE </w:instrText>
      </w:r>
      <w:r w:rsidR="00D62B59" w:rsidRPr="008F65DF">
        <w:fldChar w:fldCharType="begin">
          <w:fldData xml:space="preserve">PEVuZE5vdGU+PENpdGU+PEF1dGhvcj5GZW5nPC9BdXRob3I+PFllYXI+MjAxODwvWWVhcj48UmVj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</w:fldData>
        </w:fldChar>
      </w:r>
      <w:r w:rsidR="00D62B59" w:rsidRPr="008F65DF">
        <w:instrText xml:space="preserve"> ADDIN EN.CITE.DATA </w:instrText>
      </w:r>
      <w:r w:rsidR="00D62B59" w:rsidRPr="008F65DF">
        <w:fldChar w:fldCharType="end"/>
      </w:r>
      <w:r w:rsidRPr="008F65DF">
        <w:fldChar w:fldCharType="separate"/>
      </w:r>
      <w:r w:rsidR="00D62B59" w:rsidRPr="008F65DF">
        <w:rPr>
          <w:vertAlign w:val="superscript"/>
        </w:rPr>
        <w:t>(2)</w:t>
      </w:r>
      <w:r w:rsidRPr="008F65DF">
        <w:fldChar w:fldCharType="end"/>
      </w:r>
      <w:r w:rsidRPr="008F65DF">
        <w:t>. For analysis, in this study measures of the proporiton of unhealthy outlets were divided into quartiles (i.e., 1-25%; 25-50%; 50-75%; 75-99%) and three additional categories including zero food retail, 0% percent unhealthy and 100% unhealthy food outlets. Results indicated that compared to having no unhealthy outlets but having healthy food outlets within 3.2km from home, food retail environments comprising &gt;25% unhealthy outlets within a 3.2km distance from home was associated with a BMI 1.37-1.19kg/m</w:t>
      </w:r>
      <w:r w:rsidRPr="008F65DF">
        <w:rPr>
          <w:vertAlign w:val="superscript"/>
        </w:rPr>
        <w:t xml:space="preserve">2 </w:t>
      </w:r>
      <w:r w:rsidRPr="008F65DF">
        <w:t>higher among adults</w:t>
      </w:r>
      <w:r w:rsidRPr="008F65DF">
        <w:fldChar w:fldCharType="begin">
          <w:fldData xml:space="preserve">PEVuZE5vdGU+PENpdGU+PEF1dGhvcj5GZW5nPC9BdXRob3I+PFllYXI+MjAxODwvWWVhcj48UmVj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</w:fldData>
        </w:fldChar>
      </w:r>
      <w:r w:rsidR="00D62B59" w:rsidRPr="008F65DF">
        <w:instrText xml:space="preserve"> ADDIN EN.CITE </w:instrText>
      </w:r>
      <w:r w:rsidR="00D62B59" w:rsidRPr="008F65DF">
        <w:fldChar w:fldCharType="begin">
          <w:fldData xml:space="preserve">PEVuZE5vdGU+PENpdGU+PEF1dGhvcj5GZW5nPC9BdXRob3I+PFllYXI+MjAxODwvWWVhcj48UmVj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</w:fldData>
        </w:fldChar>
      </w:r>
      <w:r w:rsidR="00D62B59" w:rsidRPr="008F65DF">
        <w:instrText xml:space="preserve"> ADDIN EN.CITE.DATA </w:instrText>
      </w:r>
      <w:r w:rsidR="00D62B59" w:rsidRPr="008F65DF">
        <w:fldChar w:fldCharType="end"/>
      </w:r>
      <w:r w:rsidRPr="008F65DF">
        <w:fldChar w:fldCharType="separate"/>
      </w:r>
      <w:r w:rsidR="00D62B59" w:rsidRPr="008F65DF">
        <w:rPr>
          <w:vertAlign w:val="superscript"/>
        </w:rPr>
        <w:t>(2)</w:t>
      </w:r>
      <w:r w:rsidRPr="008F65DF">
        <w:fldChar w:fldCharType="end"/>
      </w:r>
      <w:r w:rsidRPr="008F65DF">
        <w:t xml:space="preserve">. Predicted mean BMI with 95% confidence intervals across quartiles illustrated that lower mean BMI among adults corresponded with lower </w:t>
      </w:r>
      <w:r>
        <w:t>levels of exposure to fast-food outlets both at 1.6km and particularly 3.2km</w:t>
      </w:r>
      <w:r w:rsidRPr="00F735CF">
        <w:fldChar w:fldCharType="begin">
          <w:fldData xml:space="preserve">PEVuZE5vdGU+PENpdGU+PEF1dGhvcj5GZW5nPC9BdXRob3I+PFllYXI+MjAxODwvWWVhcj48UmVj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</w:fldData>
        </w:fldChar>
      </w:r>
      <w:r w:rsidR="00D62B59">
        <w:instrText xml:space="preserve"> ADDIN EN.CITE </w:instrText>
      </w:r>
      <w:r w:rsidR="00D62B59">
        <w:fldChar w:fldCharType="begin">
          <w:fldData xml:space="preserve">PEVuZE5vdGU+PENpdGU+PEF1dGhvcj5GZW5nPC9BdXRob3I+PFllYXI+MjAxODwvWWVhcj48UmVj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</w:fldData>
        </w:fldChar>
      </w:r>
      <w:r w:rsidR="00D62B59">
        <w:instrText xml:space="preserve"> ADDIN EN.CITE.DATA </w:instrText>
      </w:r>
      <w:r w:rsidR="00D62B59">
        <w:fldChar w:fldCharType="end"/>
      </w:r>
      <w:r w:rsidRPr="00F735CF">
        <w:fldChar w:fldCharType="separate"/>
      </w:r>
      <w:r w:rsidR="00D62B59" w:rsidRPr="00D62B59">
        <w:rPr>
          <w:vertAlign w:val="superscript"/>
        </w:rPr>
        <w:t>(2)</w:t>
      </w:r>
      <w:r w:rsidRPr="00F735CF">
        <w:fldChar w:fldCharType="end"/>
      </w:r>
      <w:r>
        <w:t xml:space="preserve">. </w:t>
      </w:r>
    </w:p>
    <w:p w14:paraId="742D4CB6" w14:textId="77777777" w:rsidR="003A133A" w:rsidRDefault="003A133A" w:rsidP="003A133A">
      <w:pPr>
        <w:pStyle w:val="EndNoteBibliography"/>
      </w:pPr>
      <w:r>
        <w:t xml:space="preserve">Guided by the evidence and earlier classification techniques, we proposed increasing healthiness is reflected in an increasing percentage of healthy outlets, with a RHFA measure of ≤25% representing the most unhealthy measure. </w:t>
      </w:r>
    </w:p>
    <w:p w14:paraId="08E4DFA0" w14:textId="57944B19" w:rsidR="003A133A" w:rsidRDefault="003A133A" w:rsidP="003A133A">
      <w:pPr>
        <w:pStyle w:val="EndNoteBibliography"/>
      </w:pPr>
      <w:r w:rsidRPr="005F39DD">
        <w:rPr>
          <w:i/>
        </w:rPr>
        <w:t>Access and availability</w:t>
      </w:r>
      <w:r>
        <w:t>. In the absence of a clear definition, good access to food resources in urban areas is considered to be a short driving distance (e.g. 5 minutes or 4km), or walking distance (e.g. 500m) from the residential home</w:t>
      </w:r>
      <w:r w:rsidRPr="00F735CF">
        <w:fldChar w:fldCharType="begin">
          <w:fldData xml:space="preserve">PEVuZE5vdGU+PENpdGU+PEF1dGhvcj5MdWFuPC9BdXRob3I+PFllYXI+MjAxNTwvWWVhcj48UmVj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</w:fldData>
        </w:fldChar>
      </w:r>
      <w:r w:rsidR="00D62B59">
        <w:instrText xml:space="preserve"> ADDIN EN.CITE </w:instrText>
      </w:r>
      <w:r w:rsidR="00D62B59">
        <w:fldChar w:fldCharType="begin">
          <w:fldData xml:space="preserve">PEVuZE5vdGU+PENpdGU+PEF1dGhvcj5MdWFuPC9BdXRob3I+PFllYXI+MjAxNTwvWWVhcj48UmVj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</w:fldData>
        </w:fldChar>
      </w:r>
      <w:r w:rsidR="00D62B59">
        <w:instrText xml:space="preserve"> ADDIN EN.CITE.DATA </w:instrText>
      </w:r>
      <w:r w:rsidR="00D62B59">
        <w:fldChar w:fldCharType="end"/>
      </w:r>
      <w:r w:rsidRPr="00F735CF">
        <w:fldChar w:fldCharType="separate"/>
      </w:r>
      <w:r w:rsidR="00D62B59" w:rsidRPr="00D62B59">
        <w:rPr>
          <w:vertAlign w:val="superscript"/>
        </w:rPr>
        <w:t>(3-5)</w:t>
      </w:r>
      <w:r w:rsidRPr="00F735CF">
        <w:fldChar w:fldCharType="end"/>
      </w:r>
      <w:r>
        <w:t xml:space="preserve">. In Melbourne, planning standards for urban Growth Areas recommend the majority (at least 80%) of households be within 1km of a town centre, defined as an important community focal point with a mix of uses to meet the needs </w:t>
      </w:r>
      <w:r w:rsidRPr="003473DF">
        <w:t>of the local community</w:t>
      </w:r>
      <w:r w:rsidRPr="00F735CF">
        <w:fldChar w:fldCharType="begin"/>
      </w:r>
      <w:r w:rsidR="00D62B59">
        <w:instrText xml:space="preserve"> ADDIN EN.CITE &lt;EndNote&gt;&lt;Cite&gt;&lt;Author&gt;GAA&lt;/Author&gt;&lt;Year&gt;2013&lt;/Year&gt;&lt;RecNum&gt;715&lt;/RecNum&gt;&lt;DisplayText&gt;&lt;style face="superscript"&gt;(6)&lt;/style&gt;&lt;/DisplayText&gt;&lt;record&gt;&lt;rec-number&gt;715&lt;/rec-number&gt;&lt;foreign-keys&gt;&lt;key app="EN" db-id="wa9v2rtr0d5pdzedaeu5es530aw9925advpv" timestamp="1575590579"&gt;715&lt;/key&gt;&lt;/foreign-keys&gt;&lt;ref-type name="Government Document"&gt;46&lt;/ref-type&gt;&lt;contributors&gt;&lt;authors&gt;&lt;author&gt;GAA &lt;/author&gt;&lt;/authors&gt;&lt;secondary-authors&gt;&lt;author&gt;Growth Areas Authority,&lt;/author&gt;&lt;/secondary-authors&gt;&lt;/contributors&gt;&lt;titles&gt;&lt;title&gt;Precinct Structure Planning Guidelines Part Two: Preparing the pricnct strucutre plan&lt;/title&gt;&lt;/titles&gt;&lt;dates&gt;&lt;year&gt;2013&lt;/year&gt;&lt;/dates&gt;&lt;pub-location&gt;Melbourne, Australia&lt;/pub-location&gt;&lt;publisher&gt;Victorian State Government&lt;/publisher&gt;&lt;urls&gt;&lt;/urls&gt;&lt;/record&gt;&lt;/Cite&gt;&lt;/EndNote&gt;</w:instrText>
      </w:r>
      <w:r w:rsidRPr="00F735CF">
        <w:fldChar w:fldCharType="separate"/>
      </w:r>
      <w:r w:rsidR="00D62B59" w:rsidRPr="00D62B59">
        <w:rPr>
          <w:vertAlign w:val="superscript"/>
        </w:rPr>
        <w:t>(6)</w:t>
      </w:r>
      <w:r w:rsidRPr="00F735CF">
        <w:fldChar w:fldCharType="end"/>
      </w:r>
      <w:r w:rsidRPr="003473DF">
        <w:t xml:space="preserve">. Guided by this recommendation, in this study we </w:t>
      </w:r>
      <w:r>
        <w:t xml:space="preserve">assumed </w:t>
      </w:r>
      <w:r w:rsidRPr="003473DF">
        <w:t xml:space="preserve">a town centre </w:t>
      </w:r>
      <w:r>
        <w:t xml:space="preserve">with mixed use </w:t>
      </w:r>
      <w:r w:rsidRPr="003473DF">
        <w:t>woul</w:t>
      </w:r>
      <w:r>
        <w:t xml:space="preserve">d likely house at least one each of ‘healthy’, </w:t>
      </w:r>
      <w:r w:rsidRPr="003473DF">
        <w:t xml:space="preserve">‘less healthy’ </w:t>
      </w:r>
      <w:r>
        <w:t>and</w:t>
      </w:r>
      <w:r w:rsidRPr="003473DF">
        <w:t xml:space="preserve"> ‘unhealthy’ food outlet</w:t>
      </w:r>
      <w:r>
        <w:t>s</w:t>
      </w:r>
      <w:r w:rsidRPr="003473DF">
        <w:t>. If the population is evenly located around the town centre on average there would be one of each type</w:t>
      </w:r>
      <w:r>
        <w:t xml:space="preserve"> of outlet within 1km of</w:t>
      </w:r>
      <w:r w:rsidRPr="003473DF">
        <w:t xml:space="preserve"> most households. Therefore, access </w:t>
      </w:r>
      <w:r>
        <w:t xml:space="preserve">(as a measure of distance to travel) </w:t>
      </w:r>
      <w:r w:rsidRPr="003473DF">
        <w:t xml:space="preserve">to outlets was considered </w:t>
      </w:r>
      <w:r>
        <w:t>‘</w:t>
      </w:r>
      <w:r w:rsidRPr="002244D3">
        <w:rPr>
          <w:i/>
        </w:rPr>
        <w:t>low</w:t>
      </w:r>
      <w:r>
        <w:t xml:space="preserve">’ </w:t>
      </w:r>
      <w:r w:rsidRPr="003473DF">
        <w:t xml:space="preserve">when the average density of each type of store (healthy, unhealthy and less healthy) </w:t>
      </w:r>
      <w:r>
        <w:t>was less than one</w:t>
      </w:r>
      <w:r w:rsidRPr="003473DF">
        <w:t xml:space="preserve"> </w:t>
      </w:r>
      <w:r>
        <w:t>store per km</w:t>
      </w:r>
      <w:r>
        <w:rPr>
          <w:vertAlign w:val="superscript"/>
        </w:rPr>
        <w:t>2</w:t>
      </w:r>
      <w:r>
        <w:t>, ‘</w:t>
      </w:r>
      <w:r w:rsidRPr="002244D3">
        <w:rPr>
          <w:i/>
        </w:rPr>
        <w:t>moderate</w:t>
      </w:r>
      <w:r>
        <w:t>’ if between 1 and 2 and ‘</w:t>
      </w:r>
      <w:r w:rsidRPr="002244D3">
        <w:rPr>
          <w:i/>
        </w:rPr>
        <w:t>high</w:t>
      </w:r>
      <w:r>
        <w:t>’when the density per km</w:t>
      </w:r>
      <w:r>
        <w:rPr>
          <w:vertAlign w:val="superscript"/>
        </w:rPr>
        <w:t>2</w:t>
      </w:r>
      <w:r>
        <w:t xml:space="preserve"> was greater than two</w:t>
      </w:r>
      <w:r w:rsidRPr="002244D3">
        <w:t xml:space="preserve"> </w:t>
      </w:r>
      <w:r>
        <w:t>per km</w:t>
      </w:r>
      <w:r>
        <w:rPr>
          <w:vertAlign w:val="superscript"/>
        </w:rPr>
        <w:t>2</w:t>
      </w:r>
      <w:r>
        <w:t>. This last threshold was informed by the data, as many SA2s in Melbourne had access well in excess of what would be considered ‘</w:t>
      </w:r>
      <w:r w:rsidRPr="002244D3">
        <w:rPr>
          <w:i/>
        </w:rPr>
        <w:t>moderate</w:t>
      </w:r>
      <w:r>
        <w:t xml:space="preserve">’ and for this reason needed differentiation.  </w:t>
      </w:r>
    </w:p>
    <w:p w14:paraId="4F63BA31" w14:textId="2160E350" w:rsidR="003A133A" w:rsidRPr="005A6041" w:rsidRDefault="003A133A" w:rsidP="003A133A">
      <w:pPr>
        <w:pStyle w:val="EndNoteBibliography"/>
      </w:pPr>
      <w:r>
        <w:t>Supermarkets are larger in floor size, quantity and type of products for sale compared to other food outlets. As such there are often fewer supermarkets, albeit operating at a larger scale than smaller independent retailers; and serving a greater proportion of the population (68% of food purchases were from supermarkets</w:t>
      </w:r>
      <w:r w:rsidRPr="00D17DB0">
        <w:t xml:space="preserve"> </w:t>
      </w:r>
      <w:r>
        <w:t>in 2019)</w:t>
      </w:r>
      <w:r w:rsidRPr="00F735CF">
        <w:fldChar w:fldCharType="begin"/>
      </w:r>
      <w:r w:rsidR="00D62B59">
        <w:instrText xml:space="preserve"> ADDIN EN.CITE &lt;EndNote&gt;&lt;Cite&gt;&lt;Author&gt;Crothers&lt;/Author&gt;&lt;Year&gt;2019&lt;/Year&gt;&lt;RecNum&gt;751&lt;/RecNum&gt;&lt;DisplayText&gt;&lt;style face="superscript"&gt;(7)&lt;/style&gt;&lt;/DisplayText&gt;&lt;record&gt;&lt;rec-number&gt;751&lt;/rec-number&gt;&lt;foreign-keys&gt;&lt;key app="EN" db-id="wa9v2rtr0d5pdzedaeu5es530aw9925advpv" timestamp="1588296171"&gt;751&lt;/key&gt;&lt;/foreign-keys&gt;&lt;ref-type name="Government Document"&gt;46&lt;/ref-type&gt;&lt;contributors&gt;&lt;authors&gt;&lt;author&gt;Crothers, L. &lt;/author&gt;&lt;/authors&gt;&lt;/contributors&gt;&lt;titles&gt;&lt;title&gt;Australia Retail Foods : Retail Food Sector Report 2019&lt;/title&gt;&lt;/titles&gt;&lt;dates&gt;&lt;year&gt;2019&lt;/year&gt;&lt;/dates&gt;&lt;publisher&gt;USDA Foreign Agricultural Service : Global Agricultural Information Network&lt;/publisher&gt;&lt;urls&gt;&lt;related-urls&gt;&lt;url&gt;https://apps.fas.usda.gov/newgainapi/api/report/downloadreportbyfilename?filename=Retail%20Foods_Canberra_Australia_6-27-2019.pdf&lt;/url&gt;&lt;/related-urls&gt;&lt;/urls&gt;&lt;/record&gt;&lt;/Cite&gt;&lt;/EndNote&gt;</w:instrText>
      </w:r>
      <w:r w:rsidRPr="00F735CF">
        <w:fldChar w:fldCharType="separate"/>
      </w:r>
      <w:r w:rsidR="00D62B59" w:rsidRPr="00D62B59">
        <w:rPr>
          <w:vertAlign w:val="superscript"/>
        </w:rPr>
        <w:t>(7)</w:t>
      </w:r>
      <w:r w:rsidRPr="00F735CF">
        <w:fldChar w:fldCharType="end"/>
      </w:r>
      <w:r>
        <w:t>. The distance of 1.6km has been utilised in a number of Autralian studies as the catchment area for supermarkets, reflective of the neighbourhood area around a persons home and a 15-20 minute walking distance</w:t>
      </w:r>
      <w:r>
        <w:fldChar w:fldCharType="begin">
          <w:fldData xml:space="preserve">PEVuZE5vdGU+PENpdGU+PEF1dGhvcj5CaXZvbHRzaXM8L0F1dGhvcj48WWVhcj4yMDE5PC9ZZWFy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</w:fldData>
        </w:fldChar>
      </w:r>
      <w:r w:rsidR="00D62B59">
        <w:instrText xml:space="preserve"> ADDIN EN.CITE </w:instrText>
      </w:r>
      <w:r w:rsidR="00D62B59">
        <w:fldChar w:fldCharType="begin">
          <w:fldData xml:space="preserve">PEVuZE5vdGU+PENpdGU+PEF1dGhvcj5CaXZvbHRzaXM8L0F1dGhvcj48WWVhcj4yMDE5PC9ZZWFy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</w:fldData>
        </w:fldChar>
      </w:r>
      <w:r w:rsidR="00D62B59">
        <w:instrText xml:space="preserve"> ADDIN EN.CITE.DATA </w:instrText>
      </w:r>
      <w:r w:rsidR="00D62B59">
        <w:fldChar w:fldCharType="end"/>
      </w:r>
      <w:r>
        <w:fldChar w:fldCharType="separate"/>
      </w:r>
      <w:r w:rsidR="00D62B59" w:rsidRPr="00D62B59">
        <w:rPr>
          <w:vertAlign w:val="superscript"/>
        </w:rPr>
        <w:t>(8-10)</w:t>
      </w:r>
      <w:r>
        <w:fldChar w:fldCharType="end"/>
      </w:r>
      <w:r>
        <w:t>. Preliminary evidence suggesting where communities do not have access to a supermarket within 1.6km it is more common to rely on public or private transport to obtain fresh produce</w:t>
      </w:r>
      <w:r>
        <w:fldChar w:fldCharType="begin"/>
      </w:r>
      <w:r w:rsidR="00D62B59">
        <w:instrText xml:space="preserve"> ADDIN EN.CITE &lt;EndNote&gt;&lt;Cite&gt;&lt;Author&gt;Astell-Burt&lt;/Author&gt;&lt;Year&gt;2015&lt;/Year&gt;&lt;RecNum&gt;138&lt;/RecNum&gt;&lt;DisplayText&gt;&lt;style face="superscript"&gt;(9)&lt;/style&gt;&lt;/DisplayText&gt;&lt;record&gt;&lt;rec-number&gt;138&lt;/rec-number&gt;&lt;foreign-keys&gt;&lt;key app="EN" db-id="wa9v2rtr0d5pdzedaeu5es530aw9925advpv" timestamp="1532668394"&gt;138&lt;/key&gt;&lt;/foreign-keys&gt;&lt;ref-type name="Journal Article"&gt;17&lt;/ref-type&gt;&lt;contributors&gt;&lt;authors&gt;&lt;author&gt;Astell-Burt, Thomas&lt;/author&gt;&lt;author&gt;Feng, Xiaoqi&lt;/author&gt;&lt;/authors&gt;&lt;/contributors&gt;&lt;auth-address&gt;University of Western Sydney, Sydney, NSW T.Astell-Burt@uws.edu.au.&amp;#xD;University of Wollongong, Wollongong, NSW.&lt;/auth-address&gt;&lt;titles&gt;&lt;title&gt;Geographic inequity in healthy food environment and type 2 diabetes: can we please turn off the tap?&lt;/title&gt;&lt;secondary-title&gt;The Medical Journal Of Australia&lt;/secondary-title&gt;&lt;/titles&gt;&lt;periodical&gt;&lt;full-title&gt;The Medical Journal Of Australia&lt;/full-title&gt;&lt;/periodical&gt;&lt;pages&gt;246-8.e1&lt;/pages&gt;&lt;volume&gt;203&lt;/volume&gt;&lt;number&gt;6&lt;/number&gt;&lt;keywords&gt;&lt;keyword&gt;Diabetes Mellitus, Type 2/*diet therapy&lt;/keyword&gt;&lt;keyword&gt;Food Supply/*standards&lt;/keyword&gt;&lt;keyword&gt;Australia&lt;/keyword&gt;&lt;keyword&gt;Geography&lt;/keyword&gt;&lt;keyword&gt;Humans&lt;/keyword&gt;&lt;/keywords&gt;&lt;dates&gt;&lt;year&gt;2015&lt;/year&gt;&lt;/dates&gt;&lt;pub-location&gt;Australia&lt;/pub-location&gt;&lt;publisher&gt;Australasian Medical Publishing Co&lt;/publisher&gt;&lt;isbn&gt;1326-5377&lt;/isbn&gt;&lt;accession-num&gt;26377287&lt;/accession-num&gt;&lt;urls&gt;&lt;related-urls&gt;&lt;url&gt;http://search.ebscohost.com/login.aspx?direct=true&amp;amp;AuthType=sso&amp;amp;db=mdc&amp;amp;AN=26377287&amp;amp;site=ehost-live&amp;amp;scope=site&amp;amp;authtype=sso&amp;amp;custid=deakin&lt;/url&gt;&lt;url&gt;https://onlinelibrary.wiley.com/doi/abs/10.5694/mja15.00063?sid=nlm%3Apubmed&lt;/url&gt;&lt;/related-urls&gt;&lt;/urls&gt;&lt;remote-database-name&gt;mdc&lt;/remote-database-name&gt;&lt;remote-database-provider&gt;EBSCOhost&lt;/remote-database-provider&gt;&lt;/record&gt;&lt;/Cite&gt;&lt;/EndNote&gt;</w:instrText>
      </w:r>
      <w:r>
        <w:fldChar w:fldCharType="separate"/>
      </w:r>
      <w:r w:rsidR="00D62B59" w:rsidRPr="00D62B59">
        <w:rPr>
          <w:vertAlign w:val="superscript"/>
        </w:rPr>
        <w:t>(9)</w:t>
      </w:r>
      <w:r>
        <w:fldChar w:fldCharType="end"/>
      </w:r>
      <w:r>
        <w:t>, introducing potential barriers to accessibility. T</w:t>
      </w:r>
      <w:r w:rsidRPr="00134BF7">
        <w:t>he United States</w:t>
      </w:r>
      <w:r>
        <w:t xml:space="preserve"> </w:t>
      </w:r>
      <w:r w:rsidRPr="00134BF7">
        <w:t>Department of Agriculture (USDA)</w:t>
      </w:r>
      <w:r>
        <w:t xml:space="preserve"> also utlises a catchment area of 1.6km, defining food </w:t>
      </w:r>
      <w:r w:rsidRPr="00134BF7">
        <w:t>desert</w:t>
      </w:r>
      <w:r>
        <w:t>s as a low-income census tract within an urban area where at least 33 percent of the population cannot access a supermarket or large grocery store within</w:t>
      </w:r>
      <w:r w:rsidRPr="00134BF7">
        <w:t xml:space="preserve"> </w:t>
      </w:r>
      <w:r>
        <w:t>one mile (</w:t>
      </w:r>
      <w:r w:rsidRPr="00134BF7">
        <w:t>1.6km</w:t>
      </w:r>
      <w:r>
        <w:t>) from home</w:t>
      </w:r>
      <w:r w:rsidRPr="00F735CF">
        <w:fldChar w:fldCharType="begin"/>
      </w:r>
      <w:r w:rsidR="00D62B59">
        <w:instrText xml:space="preserve"> ADDIN EN.CITE &lt;EndNote&gt;&lt;Cite&gt;&lt;Author&gt;USDA&lt;/Author&gt;&lt;Year&gt;2011&lt;/Year&gt;&lt;RecNum&gt;742&lt;/RecNum&gt;&lt;DisplayText&gt;&lt;style face="superscript"&gt;(11)&lt;/style&gt;&lt;/DisplayText&gt;&lt;record&gt;&lt;rec-number&gt;742&lt;/rec-number&gt;&lt;foreign-keys&gt;&lt;key app="EN" db-id="wa9v2rtr0d5pdzedaeu5es530aw9925advpv" timestamp="1588040657"&gt;742&lt;/key&gt;&lt;/foreign-keys&gt;&lt;ref-type name="Government Document"&gt;46&lt;/ref-type&gt;&lt;contributors&gt;&lt;authors&gt;&lt;author&gt;USDA &lt;/author&gt;&lt;/authors&gt;&lt;secondary-authors&gt;&lt;author&gt;United States Department of Agriculture, Economic Research Service &lt;/author&gt;&lt;/secondary-authors&gt;&lt;/contributors&gt;&lt;titles&gt;&lt;title&gt;Mapping Food Deserts in the United States&lt;/title&gt;&lt;/titles&gt;&lt;dates&gt;&lt;year&gt;2011&lt;/year&gt;&lt;/dates&gt;&lt;pub-location&gt;United States of Amercia&lt;/pub-location&gt;&lt;publisher&gt;Amber Waves&lt;/publisher&gt;&lt;urls&gt;&lt;related-urls&gt;&lt;url&gt;https://www.ers.usda.gov/amber-waves/2011/december/data-feature-mapping-food-deserts-in-the-us/&lt;/url&gt;&lt;/related-urls&gt;&lt;/urls&gt;&lt;custom1&gt;2020&lt;/custom1&gt;&lt;custom2&gt;April 28&lt;/custom2&gt;&lt;/record&gt;&lt;/Cite&gt;&lt;/EndNote&gt;</w:instrText>
      </w:r>
      <w:r w:rsidRPr="00F735CF">
        <w:fldChar w:fldCharType="separate"/>
      </w:r>
      <w:r w:rsidR="00D62B59" w:rsidRPr="00D62B59">
        <w:rPr>
          <w:vertAlign w:val="superscript"/>
        </w:rPr>
        <w:t>(11)</w:t>
      </w:r>
      <w:r w:rsidRPr="00F735CF">
        <w:fldChar w:fldCharType="end"/>
      </w:r>
      <w:r>
        <w:t>. Guided by this threshold we defined access to supermarkets as ‘</w:t>
      </w:r>
      <w:r>
        <w:rPr>
          <w:i/>
        </w:rPr>
        <w:t>low’</w:t>
      </w:r>
      <w:r>
        <w:t xml:space="preserve"> where density per km</w:t>
      </w:r>
      <w:r>
        <w:rPr>
          <w:vertAlign w:val="superscript"/>
        </w:rPr>
        <w:t>2</w:t>
      </w:r>
      <w:r>
        <w:t xml:space="preserve"> was below 0.625, ‘</w:t>
      </w:r>
      <w:r w:rsidRPr="005A6041">
        <w:rPr>
          <w:i/>
        </w:rPr>
        <w:t>moderate</w:t>
      </w:r>
      <w:r>
        <w:t>’ when density of supermarkets was at least 0.625; and, ‘</w:t>
      </w:r>
      <w:r>
        <w:rPr>
          <w:i/>
        </w:rPr>
        <w:t>high</w:t>
      </w:r>
      <w:r>
        <w:t>’ where more than double (i.e., ≥ 1.25 supermarkets per km</w:t>
      </w:r>
      <w:r>
        <w:rPr>
          <w:vertAlign w:val="superscript"/>
        </w:rPr>
        <w:t>2</w:t>
      </w:r>
      <w:r>
        <w:t>) were reported.</w:t>
      </w:r>
    </w:p>
    <w:p w14:paraId="3FEAC510" w14:textId="77777777" w:rsidR="003A133A" w:rsidRDefault="003A133A" w:rsidP="003A133A">
      <w:pPr>
        <w:rPr>
          <w:b/>
        </w:rPr>
      </w:pPr>
    </w:p>
    <w:p w14:paraId="2C96D9CB" w14:textId="77777777" w:rsidR="003A133A" w:rsidRPr="008F65DF" w:rsidRDefault="003A133A" w:rsidP="003A133A">
      <w:pPr>
        <w:rPr>
          <w:b/>
        </w:rPr>
      </w:pPr>
      <w:r>
        <w:rPr>
          <w:b/>
        </w:rPr>
        <w:t>Supplementary Table 3. Cluster analysis</w:t>
      </w:r>
      <w:r w:rsidRPr="003027F4">
        <w:rPr>
          <w:b/>
        </w:rPr>
        <w:t xml:space="preserve"> </w:t>
      </w:r>
      <w:r>
        <w:rPr>
          <w:b/>
        </w:rPr>
        <w:t>results</w:t>
      </w:r>
      <w:r w:rsidRPr="008F65DF">
        <w:rPr>
          <w:b/>
        </w:rPr>
        <w:t xml:space="preserve">, summary statistics, </w:t>
      </w:r>
      <w:proofErr w:type="gramStart"/>
      <w:r w:rsidRPr="008F65DF">
        <w:rPr>
          <w:b/>
        </w:rPr>
        <w:t>classification</w:t>
      </w:r>
      <w:proofErr w:type="gramEnd"/>
      <w:r w:rsidRPr="008F65DF">
        <w:rPr>
          <w:b/>
        </w:rPr>
        <w:t xml:space="preserve"> and Food Retail Environment Typology.</w:t>
      </w:r>
    </w:p>
    <w:tbl>
      <w:tblPr>
        <w:tblW w:w="10591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857"/>
        <w:gridCol w:w="617"/>
        <w:gridCol w:w="1748"/>
        <w:gridCol w:w="1006"/>
        <w:gridCol w:w="706"/>
        <w:gridCol w:w="706"/>
        <w:gridCol w:w="836"/>
        <w:gridCol w:w="1809"/>
        <w:gridCol w:w="2306"/>
      </w:tblGrid>
      <w:tr w:rsidR="008F65DF" w:rsidRPr="008F65DF" w14:paraId="412DCF15" w14:textId="77777777" w:rsidTr="00B37BFF">
        <w:trPr>
          <w:cantSplit/>
          <w:trHeight w:val="20"/>
        </w:trPr>
        <w:tc>
          <w:tcPr>
            <w:tcW w:w="857" w:type="dxa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2E1890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>Cluster</w:t>
            </w:r>
          </w:p>
        </w:tc>
        <w:tc>
          <w:tcPr>
            <w:tcW w:w="617" w:type="dxa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7121A8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 xml:space="preserve">No </w:t>
            </w:r>
          </w:p>
        </w:tc>
        <w:tc>
          <w:tcPr>
            <w:tcW w:w="1748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24FF99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>Food retail environment measure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6E7B0D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>Mean</w:t>
            </w:r>
          </w:p>
        </w:tc>
        <w:tc>
          <w:tcPr>
            <w:tcW w:w="70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73A633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>SD</w:t>
            </w:r>
          </w:p>
        </w:tc>
        <w:tc>
          <w:tcPr>
            <w:tcW w:w="70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BBAB66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>Min</w:t>
            </w:r>
          </w:p>
        </w:tc>
        <w:tc>
          <w:tcPr>
            <w:tcW w:w="836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AB3CB9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>Max</w:t>
            </w:r>
          </w:p>
        </w:tc>
        <w:tc>
          <w:tcPr>
            <w:tcW w:w="1809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4568CA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sz w:val="16"/>
                <w:szCs w:val="16"/>
                <w:lang w:eastAsia="en-AU"/>
              </w:rPr>
              <w:t>RHFA/Access</w:t>
            </w:r>
          </w:p>
        </w:tc>
        <w:tc>
          <w:tcPr>
            <w:tcW w:w="2306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D1D038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bCs/>
                <w:sz w:val="16"/>
                <w:szCs w:val="16"/>
                <w:lang w:eastAsia="en-AU"/>
              </w:rPr>
              <w:t xml:space="preserve">Food </w:t>
            </w:r>
          </w:p>
        </w:tc>
      </w:tr>
      <w:tr w:rsidR="003A133A" w:rsidRPr="004E7A7F" w14:paraId="6E76850E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6E313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62197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Obs</w:t>
            </w:r>
            <w:proofErr w:type="spellEnd"/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77BCF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98A47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EB7D6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365CB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8EB35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82DD8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Classification</w:t>
            </w:r>
          </w:p>
        </w:tc>
        <w:tc>
          <w:tcPr>
            <w:tcW w:w="2306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A7F6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Environment</w:t>
            </w:r>
          </w:p>
        </w:tc>
      </w:tr>
      <w:tr w:rsidR="003A133A" w:rsidRPr="004E7A7F" w14:paraId="50EC32A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3DB66D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05309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9257BE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0E1F9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DF785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18853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BA454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00692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2306" w:type="dxa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F6F4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Typology</w:t>
            </w:r>
          </w:p>
        </w:tc>
      </w:tr>
      <w:tr w:rsidR="003A133A" w:rsidRPr="004E7A7F" w14:paraId="3A02232B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61392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DA048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ED735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6E631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6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DD243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C2C29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4.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B11E9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0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8F0203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&gt;50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093C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Low access – High % Healthy</w:t>
            </w:r>
          </w:p>
        </w:tc>
      </w:tr>
      <w:tr w:rsidR="003A133A" w:rsidRPr="004E7A7F" w14:paraId="32A45D5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0BF56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8D3110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1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41A08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B8F4A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8D68D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FB6A8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328A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7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07427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C8DAFF7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015A1C0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9CA3F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4A6B9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0EFA5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5A6BE1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1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D6393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5DBEC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6DDE2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9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F00E4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16095A8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C4CAA5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F23C1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F9233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C9C68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D2347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34542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7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F8D7DF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25403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1E85A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F95C0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00348B3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2FF37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9B317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C5358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A4A9E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1705F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1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4CC90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C89B1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F16AE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E9F4C07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B68B5B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CDEC0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E414E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8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035DE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363B4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8D4DB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EC2CE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84045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A8718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8FB2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Low access – Low % healthy</w:t>
            </w:r>
          </w:p>
        </w:tc>
      </w:tr>
      <w:tr w:rsidR="003A133A" w:rsidRPr="004E7A7F" w14:paraId="4080F52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108C3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E1011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F4803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E881A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1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C3715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DFBF9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C5EB6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0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E4CFA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FFFB99F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7A26FF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4ADF9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719E8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DC14C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16382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3747DB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08B28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B48F2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6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E3821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01659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95C7D3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AF814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00348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FEBD27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F52A1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5D9E7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95CFD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45442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93938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8E9E52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89786D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3B8CA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8ECF7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B8B22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97AAC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7EA27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2BFF8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F6DCB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7F6B2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83E4987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46CEF2D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1D259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39291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84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EA398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AD2E7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3.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DD00F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B7C081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4EF88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4.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A21AC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A312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Moderate access – Low % healthy</w:t>
            </w:r>
          </w:p>
        </w:tc>
      </w:tr>
      <w:tr w:rsidR="003A133A" w:rsidRPr="004E7A7F" w14:paraId="02C69A3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205F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07F5C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6C462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CD34B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6C40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1FEB6B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B5485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3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A485E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EB28C8B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0CC3BEC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173B8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52593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35A14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78AB6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55933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FDB9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C78A7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5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16DDE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4CB4E0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75F590D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7BBEF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5A440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EFA34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3575DC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B5F26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2192C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0937C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0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ACE84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583E6B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363155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E81AD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59AE9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8CFCC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CA313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7CFCDE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1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1BABA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94119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746A8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E26D917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0ACD6F6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37214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042C6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28718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989A3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611D1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A54DB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A39AA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3.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7100D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3906F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2093BBE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36857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AA62D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79FD38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83166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3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FF028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3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11973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9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E3EBF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8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DFE5F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5859435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0903BD4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9C502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BAD93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2B8A3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62302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.6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DE2FC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3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DC609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3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72D65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.8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951AF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C37B7BA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E1450D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54052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56EB3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8B218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91415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2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8524B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4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DD4BA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AD209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1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C7F42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5EF72D0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0259393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6DC8D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BF4C5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E10DF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E1541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64836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512AA7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23589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F0AC19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AB1C02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045964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9B4E7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1DD97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2C607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7E15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110EF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770F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9FC31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0D4D1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5404B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62875D3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A3173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3BE17E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A8F0D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2C006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4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1783C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7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260F8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8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2F73E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7E636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B80AE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59F05E32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1074A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580A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A3361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5FAFA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E19D1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7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B53460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5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B264D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.4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D468D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1C627C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4F17258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5A95D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32D4E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1EC1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3011A1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6.9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531BD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7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60742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55D77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8.8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37A00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7034EC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A54F574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BC7C3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F58F6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8AA12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554D5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855D0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4E80A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A964F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1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937F0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87DB9FE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51DF908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59351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lastRenderedPageBreak/>
              <w:t>3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57687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4E4E6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239F3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59FBE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6A57B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B358B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5FA43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BF19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72E5E94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8B996F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E1537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4C4FA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F99905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423F8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8CF30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B54B95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5768B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0583495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0D1D9F2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334EF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6A260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42174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843A9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C7877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A5DD2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227FC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8CE83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1B611B4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986B9E6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A2CB3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59EC1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9C23D2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B0564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EBF26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C06F1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723B8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A62FED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2D7528D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295807B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967BC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1674B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88E6B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0746C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3333C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556FC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AEA22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90739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EB00AA6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E1E2804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6EEA6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22D3F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2AC29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78BBB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C5CAD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03B43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262D9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.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B1261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E5D4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7009184B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F2018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30D35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284E6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5590A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0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9C266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3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7AD47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5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352A1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1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9CF79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D44FE0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C87A2E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F5DF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9A33C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C0EA8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F20E5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3.9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1CFC8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4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1036C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7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1286F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5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5D0E30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9A1BACA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BEE9836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81A21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33C68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5362F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093DC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1.8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92F7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7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33494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9049E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3709DB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25EDA6F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04C3A28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5218D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8F1B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2DA70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6CE5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9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BB764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B63D1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7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52826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1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60BA2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3D227C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044130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5FF3F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1EFFB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44865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E28B7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0C9E8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29B20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.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9E7C7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1AED7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4426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2D1613D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99DFE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30B44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80192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50AFA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704B8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0E3F0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95BAB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7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2945B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3646226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BAF9B0D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02DB6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A77A7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114F9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26339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.0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95C70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01209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9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4C6B3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.8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BB054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8C7951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9FAA24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DC19B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D2583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8F29A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3E705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6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68B70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42B0A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6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7FF58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.7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FADD0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BFD92EE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C8CBAA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316F1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80912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4CD13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704162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4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D2E62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FD550E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8D476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6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F8D55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01C664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BB379BB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E2C64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DE8C8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C304D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F9DA37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94F3A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535AC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CF593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6.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9E7EA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DA72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5995947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51FBF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3BDE1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C4DE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A7C14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AF4CC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2296F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07301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CBD2F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684E6D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A713803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6EB15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9725D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934F8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5F684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3145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52EF3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B0752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8A9D3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ABE87EC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CDF523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7E9C5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83F7F0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F8305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625CE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4.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93F79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9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8D5F1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1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8631B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7.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2E78C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3DC135A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75088B8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61DEB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AB2C4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CDEF3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5FDC6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396AB0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2B854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A3EF6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224CFC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9442BC8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319A40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99FEB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9CDA6B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80C9F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CFDCC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55509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0108F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.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C2E03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1FDBE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3B23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227AC893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B6808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6D88A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20E8D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B91E03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0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5382E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D1F1D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36E29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6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9F00B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7EB21C1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716A7D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B6D729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D2C84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59299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49CBC9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7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FB3AE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4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0EA92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.0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7AEC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.4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DDDBF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D4D3C7F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01271D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316C1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0CCD2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2640D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92F18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6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492F1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2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A198F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.2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77353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.6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41833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E5438C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B0CB11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A75A7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5467AF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E9547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5A2C2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4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5D972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7DC20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0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88C20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89928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Good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8C790D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FE91F2E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F1CA0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DFEA9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36CB3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1DDCB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A8F7A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318AB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A3B8D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F7F87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02A7B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31225B8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5DD95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66B55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47BE4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5C2E7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6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6F88A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3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DA97C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1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FDAC1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.4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BF154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99FC3AB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080A802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1E0CC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DE0E9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E32CF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42009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.2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1C6A8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3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30A60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1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5EF9E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7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A5905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A05F9C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76E053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BA216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9F591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2A5CF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3D5FC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3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8F116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0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9C8A2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7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6C777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7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30221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99A57A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9054662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CB35A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D4ED6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A45DB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AAF78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7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E7315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5D9A8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7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FDC31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7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3172D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F0E7758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56500E0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69E82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FC161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E8DFE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E26F8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9DD098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C41D9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.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B032F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.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A063B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EDE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4400CA48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36CAD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1102C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A3A61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27A37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B7B1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2CD29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9727B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DBA14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1C6D5B2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447DE8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5D03F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6E53C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91D27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44D84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.9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2A17F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9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E59E5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.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F954D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397E8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4B7A52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93935D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2FAEB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lastRenderedPageBreak/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4E70A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43BBA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822C4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0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EAD9A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AC6E0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1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05C94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1.0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076E4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1D75B4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4B3AF8B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D2219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604E9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B3C66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D0400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7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36279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A9A734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0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460C7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59139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8523478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FCCD18E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623A1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5A7E7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B2380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1B4E9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A3A51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023FB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.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527AA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.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388DE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9592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0792C6FB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900DE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71663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6B91B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C200B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1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A2EB4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4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2A2CB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01208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8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4889B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CD7382D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C3DA57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E83A3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0F12B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4D1D0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5F011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.7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B992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5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3B7BC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07CE0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2.1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784C8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1D547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78585D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013F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F32AA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B82BB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7236F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B47F7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5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8C011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2.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12434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7.1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AC64B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9A0C3D5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0115512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6B68A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9BDF8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DB5C1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67D52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696FB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EEC56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189E3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79B57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Very good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E334CC8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94E7AE6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D6028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2AEC7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7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BDD81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1810E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4C8F7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28DD4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BD380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0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1BDCA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≤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BF62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</w:tr>
      <w:tr w:rsidR="003A133A" w:rsidRPr="004E7A7F" w14:paraId="5AC9834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CDAFD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DF55E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EF120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93563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3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5FFE6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AFC80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9A869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7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2B4AD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BE21195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79DE463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FBE284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1B7AA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3CB96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EA247E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5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ACBFA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1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40807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8D548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F0D6A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F667D35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169D713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38EF1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39454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22D12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BE159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6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4F0EA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7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F223D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0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55BCA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4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3352C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FC26D0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9F8384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6CC1C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51D86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E72E8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8F18F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291DC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6824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5B671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8E9C5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ow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311B92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5672267C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93B6F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DFCE6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FEB5C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90D4D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41D00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D6CF3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D985E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2.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5F26C2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&gt;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2BABF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</w:tr>
      <w:tr w:rsidR="003A133A" w:rsidRPr="004E7A7F" w14:paraId="0C4825AF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3B3C9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9022A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8E4AB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8D442F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8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19CF7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395BA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7EEC7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426B4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91B02D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9FA703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DA538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0C47C8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E9156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E65D7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9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9C8AA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6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7FFC2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F8B1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.4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CD565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F7516DA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EF1FB4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B0426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F0416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092FE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7EBE6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.5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5C46D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3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15BD6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711085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.2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78DFD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F313CAF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2F3857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42072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18F84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FA5DF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F49FB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9FB2B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97760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3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981E8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17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D7B9B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0FBB24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B912C9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53219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3D242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5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A1CFA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A721F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CDD4D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.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6B489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CCDF2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0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9A0FF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&gt;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3827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</w:tr>
      <w:tr w:rsidR="003A133A" w:rsidRPr="004E7A7F" w14:paraId="27A31B6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6814A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EE857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841FC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C4939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1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5F414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9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59165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1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B9F81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7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7076C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8AA9DC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13946AE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5F77B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8088E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104B6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29673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9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6976A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5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1FAD8E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604B7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3C18D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892675F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002B330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D4D22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8F775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4E2158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60BC7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6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2B656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7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DD9BB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6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AAEAE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23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03A29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F8298C2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F77302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506FD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DECFE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DB192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61EF9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30A98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E472B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10C83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8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DCAE1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D10256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9DA780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A7F95F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AA304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0AE90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9BD96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6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F07FD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64334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6.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0F965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5.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074A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&gt;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0EB2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</w:tr>
      <w:tr w:rsidR="003A133A" w:rsidRPr="004E7A7F" w14:paraId="1FD5117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D3BB99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4B211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41E77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58C3B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5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58883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1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6E65E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2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47D9B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9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77D49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323648C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0336042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0C14C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866E5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42C03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D5C17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9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6B11C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96A1B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8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C6C4D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796FE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4C5B813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11A55C3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00960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883A0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27BE5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BE039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.9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9CBEF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566B9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8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6A60C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8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102F1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0EBCCBE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9BD116D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58F14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2D300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9819F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29E78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A355F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3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24F81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6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4E2F4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.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9793F2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B781B52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B79876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552470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7AEB5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A3841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A0EEF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A123A9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5F097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6.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FA630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9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B5229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&gt;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CACB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</w:tr>
      <w:tr w:rsidR="003A133A" w:rsidRPr="004E7A7F" w14:paraId="62251C03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4C150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CF26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1332D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/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2926F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D7AB1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9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CB843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.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C9C5AA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4E40E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1D03BC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4E2E08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B07B5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780FF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0A723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CD8EB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E9B6C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170E5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8E3C9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B6E83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BF72F6A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B61C9AA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CB9D6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61C7B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378EE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C72CC9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7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1FF3C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D71BB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7.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4F04D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7958E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254D44F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C95612C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827F5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lastRenderedPageBreak/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5BD46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EFEB7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29776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D7246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7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9B754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EF0F0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20E23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92AA21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013E83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BD9CC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33E57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F7E7F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8ADCC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4577C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117FF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67CD3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37F18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&gt;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396CE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</w:tr>
      <w:tr w:rsidR="003A133A" w:rsidRPr="004E7A7F" w14:paraId="5D0038A1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C0109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4A75A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909C6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CCE44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5D340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A0F28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88477D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F71ED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66275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555D3C69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89544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72EED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40F5F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299C9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6910B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2B4123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2C26B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D7218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2E6ECC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3055C7CC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E359B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F6A072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7607C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148F3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3.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C726D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29FBA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3.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A8A8B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3.2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35E176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BB59659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64B03375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5DEB38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991FE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6991B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073D0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5BCBD1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.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AFC24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BCCE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5919E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042908D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583BF77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B2FF39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F600E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4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8C830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RHFA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8C058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2.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BCDF4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.9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CEEC2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467EF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5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80B72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&gt;25%</w:t>
            </w:r>
          </w:p>
        </w:tc>
        <w:tc>
          <w:tcPr>
            <w:tcW w:w="2306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FE1B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</w:tr>
      <w:tr w:rsidR="003A133A" w:rsidRPr="004E7A7F" w14:paraId="1A941CD8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550D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021574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6FDDD21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191A9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48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1E30BB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4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B4044E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5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A0635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8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310633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6BA0D11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265DEB44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2351E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908DC2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F3E0C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Un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03D74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3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66079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8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3D4AF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72119E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6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1AA840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7B56E87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0E2AFB9C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17485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43F647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FDCC8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Less Healthy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9BF95C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2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FBA1F9A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04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5B4757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CC99C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4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33C0C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High Access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27784B6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  <w:tr w:rsidR="003A133A" w:rsidRPr="004E7A7F" w14:paraId="46E91AB0" w14:textId="77777777" w:rsidTr="00B37BFF">
        <w:trPr>
          <w:cantSplit/>
          <w:trHeight w:val="20"/>
        </w:trPr>
        <w:tc>
          <w:tcPr>
            <w:tcW w:w="857" w:type="dxa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0339B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61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C9AAC5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3A9357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Supermarkets per km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75C1DF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6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9B4A18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57682DD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2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8733C6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6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DA0473" w14:textId="77777777" w:rsidR="003A133A" w:rsidRPr="004E7A7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4E7A7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Moderate</w:t>
            </w:r>
          </w:p>
        </w:tc>
        <w:tc>
          <w:tcPr>
            <w:tcW w:w="2306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E9A198" w14:textId="77777777" w:rsidR="003A133A" w:rsidRPr="004E7A7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n-AU"/>
              </w:rPr>
            </w:pPr>
          </w:p>
        </w:tc>
      </w:tr>
    </w:tbl>
    <w:p w14:paraId="77B19CF0" w14:textId="77777777" w:rsidR="003A133A" w:rsidRDefault="003A133A" w:rsidP="003A133A">
      <w:pPr>
        <w:spacing w:after="0" w:line="240" w:lineRule="auto"/>
        <w:rPr>
          <w:vertAlign w:val="superscript"/>
        </w:rPr>
      </w:pPr>
    </w:p>
    <w:p w14:paraId="73DE9C92" w14:textId="77777777" w:rsidR="003A133A" w:rsidRPr="00852655" w:rsidRDefault="003A133A" w:rsidP="003A133A">
      <w:pPr>
        <w:spacing w:after="0" w:line="240" w:lineRule="auto"/>
        <w:rPr>
          <w:sz w:val="18"/>
          <w:szCs w:val="18"/>
        </w:rPr>
      </w:pPr>
      <w:r w:rsidRPr="00852655">
        <w:rPr>
          <w:sz w:val="18"/>
          <w:szCs w:val="18"/>
        </w:rPr>
        <w:t>*Represents Statistical Area 2’s with zero food retail outlets.</w:t>
      </w:r>
    </w:p>
    <w:p w14:paraId="3E2970C5" w14:textId="77777777" w:rsidR="003A133A" w:rsidRPr="00852655" w:rsidRDefault="003A133A" w:rsidP="003A133A">
      <w:pPr>
        <w:spacing w:after="0" w:line="240" w:lineRule="auto"/>
        <w:rPr>
          <w:sz w:val="18"/>
          <w:szCs w:val="18"/>
        </w:rPr>
      </w:pPr>
      <w:r w:rsidRPr="00852655">
        <w:rPr>
          <w:sz w:val="18"/>
          <w:szCs w:val="18"/>
        </w:rPr>
        <w:t xml:space="preserve">*No </w:t>
      </w:r>
      <w:proofErr w:type="spellStart"/>
      <w:r w:rsidRPr="00852655">
        <w:rPr>
          <w:sz w:val="18"/>
          <w:szCs w:val="18"/>
        </w:rPr>
        <w:t>obs</w:t>
      </w:r>
      <w:proofErr w:type="spellEnd"/>
      <w:r w:rsidRPr="00852655">
        <w:rPr>
          <w:sz w:val="18"/>
          <w:szCs w:val="18"/>
        </w:rPr>
        <w:t>: number of observations</w:t>
      </w:r>
    </w:p>
    <w:p w14:paraId="56D8066A" w14:textId="77777777" w:rsidR="003A133A" w:rsidRPr="00852655" w:rsidRDefault="003A133A" w:rsidP="003A133A">
      <w:pPr>
        <w:spacing w:after="0" w:line="240" w:lineRule="auto"/>
        <w:rPr>
          <w:sz w:val="18"/>
          <w:szCs w:val="18"/>
        </w:rPr>
      </w:pPr>
      <w:r w:rsidRPr="00852655">
        <w:rPr>
          <w:sz w:val="18"/>
          <w:szCs w:val="18"/>
        </w:rPr>
        <w:t>RHFA %: proportion as a percentage of healthy food retail outlets from the total number of food retail outlets within each SA2.</w:t>
      </w:r>
    </w:p>
    <w:p w14:paraId="387AE9F9" w14:textId="77777777" w:rsidR="003A133A" w:rsidRPr="00852655" w:rsidRDefault="003A133A" w:rsidP="003A133A">
      <w:pPr>
        <w:spacing w:after="0" w:line="240" w:lineRule="auto"/>
        <w:rPr>
          <w:sz w:val="18"/>
          <w:szCs w:val="18"/>
        </w:rPr>
      </w:pPr>
      <w:r w:rsidRPr="00852655">
        <w:rPr>
          <w:sz w:val="18"/>
          <w:szCs w:val="18"/>
        </w:rPr>
        <w:t>Per km2: per square kilometre.</w:t>
      </w:r>
    </w:p>
    <w:p w14:paraId="5E6ECAA6" w14:textId="3670FA63" w:rsidR="003A133A" w:rsidRDefault="003A133A" w:rsidP="003A133A">
      <w:pPr>
        <w:spacing w:after="0" w:line="240" w:lineRule="auto"/>
        <w:rPr>
          <w:vertAlign w:val="superscript"/>
        </w:rPr>
      </w:pPr>
      <w:r w:rsidRPr="00852655">
        <w:rPr>
          <w:sz w:val="18"/>
          <w:szCs w:val="18"/>
        </w:rPr>
        <w:t>SA2: Statistical Area 2: medium-sized general purpose areas representing geographical areas where community interact together socially and economically</w:t>
      </w:r>
      <w:r w:rsidRPr="004E7A7F">
        <w:rPr>
          <w:sz w:val="18"/>
          <w:szCs w:val="18"/>
        </w:rPr>
        <w:fldChar w:fldCharType="begin"/>
      </w:r>
      <w:r w:rsidR="00D62B59">
        <w:rPr>
          <w:sz w:val="18"/>
          <w:szCs w:val="18"/>
        </w:rPr>
        <w:instrText xml:space="preserve"> ADDIN EN.CITE &lt;EndNote&gt;&lt;Cite&gt;&lt;Author&gt;ABS&lt;/Author&gt;&lt;Year&gt;2016&lt;/Year&gt;&lt;RecNum&gt;737&lt;/RecNum&gt;&lt;DisplayText&gt;&lt;style face="superscript"&gt;(12)&lt;/style&gt;&lt;/DisplayText&gt;&lt;record&gt;&lt;rec-number&gt;737&lt;/rec-number&gt;&lt;foreign-keys&gt;&lt;key app="EN" db-id="wa9v2rtr0d5pdzedaeu5es530aw9925advpv" timestamp="1587703348"&gt;737&lt;/key&gt;&lt;/foreign-keys&gt;&lt;ref-type name="Web Page"&gt;12&lt;/ref-type&gt;&lt;contributors&gt;&lt;authors&gt;&lt;author&gt;ABS&lt;/author&gt;&lt;/authors&gt;&lt;secondary-authors&gt;&lt;author&gt;Australian Bureau of Statistics,&lt;/author&gt;&lt;/secondary-authors&gt;&lt;/contributors&gt;&lt;titles&gt;&lt;title&gt;1270.0.55.001 - Australian Statistical Geography Standard (ADGS): Volume 1 - Main Structure and Greater Capital City Statistical Areas, July 2016&lt;/title&gt;&lt;/titles&gt;&lt;dates&gt;&lt;year&gt;2016&lt;/year&gt;&lt;pub-dates&gt;&lt;date&gt;July 2016&lt;/date&gt;&lt;/pub-dates&gt;&lt;/dates&gt;&lt;publisher&gt;Australian Federal Government&lt;/publisher&gt;&lt;urls&gt;&lt;related-urls&gt;&lt;url&gt;https://www.abs.gov.au/ausstats/abs@.nsf/Lookup/by%20Subject/1270.0.55.001~July%202016~Main%20Features~Statistical%20Area%20Level%202%20(SA2)~10014&lt;/url&gt;&lt;/related-urls&gt;&lt;/urls&gt;&lt;custom1&gt;2020&lt;/custom1&gt;&lt;custom2&gt;January 4&lt;/custom2&gt;&lt;/record&gt;&lt;/Cite&gt;&lt;/EndNote&gt;</w:instrText>
      </w:r>
      <w:r w:rsidRPr="004E7A7F">
        <w:rPr>
          <w:sz w:val="18"/>
          <w:szCs w:val="18"/>
        </w:rPr>
        <w:fldChar w:fldCharType="separate"/>
      </w:r>
      <w:r w:rsidR="00D62B59" w:rsidRPr="00D62B59">
        <w:rPr>
          <w:noProof/>
          <w:sz w:val="18"/>
          <w:szCs w:val="18"/>
          <w:vertAlign w:val="superscript"/>
        </w:rPr>
        <w:t>(12)</w:t>
      </w:r>
      <w:r w:rsidRPr="004E7A7F">
        <w:rPr>
          <w:sz w:val="18"/>
          <w:szCs w:val="18"/>
        </w:rPr>
        <w:fldChar w:fldCharType="end"/>
      </w:r>
      <w:r>
        <w:rPr>
          <w:vertAlign w:val="superscript"/>
        </w:rPr>
        <w:br w:type="page"/>
      </w:r>
    </w:p>
    <w:p w14:paraId="5B61304C" w14:textId="77777777" w:rsidR="003A133A" w:rsidRPr="00F8255B" w:rsidRDefault="003A133A" w:rsidP="003A133A">
      <w:pPr>
        <w:rPr>
          <w:b/>
        </w:rPr>
      </w:pPr>
      <w:r>
        <w:rPr>
          <w:b/>
        </w:rPr>
        <w:lastRenderedPageBreak/>
        <w:t xml:space="preserve">Supplementary File 4. Statistical Area 2 location and </w:t>
      </w:r>
      <w:r w:rsidRPr="008F65DF">
        <w:rPr>
          <w:b/>
        </w:rPr>
        <w:t xml:space="preserve">food retail environment </w:t>
      </w:r>
      <w:r>
        <w:rPr>
          <w:b/>
        </w:rPr>
        <w:t>typologies</w:t>
      </w:r>
      <w:r w:rsidRPr="00F24241">
        <w:rPr>
          <w:b/>
        </w:rPr>
        <w:t xml:space="preserve"> </w:t>
      </w:r>
      <w:r>
        <w:rPr>
          <w:b/>
        </w:rPr>
        <w:t xml:space="preserve">in Greater Melbourne </w:t>
      </w:r>
      <w:r w:rsidRPr="00F24241">
        <w:rPr>
          <w:b/>
        </w:rPr>
        <w:t>over time</w:t>
      </w:r>
      <w:r>
        <w:t xml:space="preserve"> </w:t>
      </w:r>
      <w:r>
        <w:rPr>
          <w:b/>
        </w:rPr>
        <w:t>grouped by distance from the Central Business District</w:t>
      </w:r>
    </w:p>
    <w:tbl>
      <w:tblPr>
        <w:tblStyle w:val="TableGrid"/>
        <w:tblW w:w="18628" w:type="dxa"/>
        <w:tblLook w:val="04A0" w:firstRow="1" w:lastRow="0" w:firstColumn="1" w:lastColumn="0" w:noHBand="0" w:noVBand="1"/>
      </w:tblPr>
      <w:tblGrid>
        <w:gridCol w:w="4626"/>
        <w:gridCol w:w="4688"/>
        <w:gridCol w:w="9314"/>
      </w:tblGrid>
      <w:tr w:rsidR="003A133A" w14:paraId="62BEF6DD" w14:textId="77777777" w:rsidTr="003A133A">
        <w:trPr>
          <w:gridAfter w:val="1"/>
          <w:wAfter w:w="9314" w:type="dxa"/>
        </w:trPr>
        <w:tc>
          <w:tcPr>
            <w:tcW w:w="4626" w:type="dxa"/>
            <w:tcBorders>
              <w:bottom w:val="single" w:sz="4" w:space="0" w:color="auto"/>
            </w:tcBorders>
          </w:tcPr>
          <w:p w14:paraId="3A86C653" w14:textId="77777777" w:rsidR="003A133A" w:rsidRDefault="003A133A" w:rsidP="00B37BFF">
            <w:r>
              <w:rPr>
                <w:noProof/>
                <w:lang w:eastAsia="en-AU"/>
              </w:rPr>
              <w:drawing>
                <wp:anchor distT="0" distB="0" distL="114300" distR="114300" simplePos="0" relativeHeight="251660288" behindDoc="0" locked="0" layoutInCell="1" allowOverlap="1" wp14:anchorId="6F9AC1FF" wp14:editId="1F114083">
                  <wp:simplePos x="0" y="0"/>
                  <wp:positionH relativeFrom="column">
                    <wp:posOffset>1581100</wp:posOffset>
                  </wp:positionH>
                  <wp:positionV relativeFrom="paragraph">
                    <wp:posOffset>14554</wp:posOffset>
                  </wp:positionV>
                  <wp:extent cx="648000" cy="230400"/>
                  <wp:effectExtent l="0" t="0" r="0" b="0"/>
                  <wp:wrapNone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Year 2008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8000" cy="230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>
              <w:rPr>
                <w:noProof/>
                <w:lang w:eastAsia="en-AU"/>
              </w:rPr>
              <w:drawing>
                <wp:inline distT="0" distB="0" distL="0" distR="0" wp14:anchorId="73E49237" wp14:editId="22CA43C4">
                  <wp:extent cx="2793365" cy="1790223"/>
                  <wp:effectExtent l="0" t="0" r="6985" b="63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Year 2008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12400" cy="18024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8" w:type="dxa"/>
            <w:tcBorders>
              <w:bottom w:val="single" w:sz="4" w:space="0" w:color="auto"/>
            </w:tcBorders>
          </w:tcPr>
          <w:p w14:paraId="5F733B83" w14:textId="77777777" w:rsidR="003A133A" w:rsidRDefault="003A133A" w:rsidP="00B37BFF">
            <w:r>
              <w:rPr>
                <w:noProof/>
                <w:lang w:eastAsia="en-AU"/>
              </w:rPr>
              <w:drawing>
                <wp:anchor distT="0" distB="0" distL="114300" distR="114300" simplePos="0" relativeHeight="251662336" behindDoc="0" locked="0" layoutInCell="1" allowOverlap="1" wp14:anchorId="44966C60" wp14:editId="59C8853A">
                  <wp:simplePos x="0" y="0"/>
                  <wp:positionH relativeFrom="column">
                    <wp:posOffset>1977898</wp:posOffset>
                  </wp:positionH>
                  <wp:positionV relativeFrom="paragraph">
                    <wp:posOffset>21920</wp:posOffset>
                  </wp:positionV>
                  <wp:extent cx="622800" cy="180000"/>
                  <wp:effectExtent l="0" t="0" r="6350" b="0"/>
                  <wp:wrapNone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Year 2012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2800" cy="1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>
              <w:rPr>
                <w:noProof/>
                <w:lang w:eastAsia="en-AU"/>
              </w:rPr>
              <w:drawing>
                <wp:inline distT="0" distB="0" distL="0" distR="0" wp14:anchorId="7CABE08D" wp14:editId="68D2834C">
                  <wp:extent cx="2840142" cy="1770278"/>
                  <wp:effectExtent l="0" t="0" r="0" b="190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Year 201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0519" cy="17767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133A" w14:paraId="33572763" w14:textId="77777777" w:rsidTr="003A133A">
        <w:trPr>
          <w:trHeight w:val="3148"/>
        </w:trPr>
        <w:tc>
          <w:tcPr>
            <w:tcW w:w="46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117A2A" w14:textId="77777777" w:rsidR="003A133A" w:rsidRDefault="003A133A" w:rsidP="003A133A">
            <w:r>
              <w:rPr>
                <w:noProof/>
                <w:lang w:eastAsia="en-AU"/>
              </w:rPr>
              <w:drawing>
                <wp:anchor distT="0" distB="0" distL="114300" distR="114300" simplePos="0" relativeHeight="251665408" behindDoc="0" locked="0" layoutInCell="1" allowOverlap="1" wp14:anchorId="253661F5" wp14:editId="3258AA2E">
                  <wp:simplePos x="0" y="0"/>
                  <wp:positionH relativeFrom="column">
                    <wp:posOffset>2013001</wp:posOffset>
                  </wp:positionH>
                  <wp:positionV relativeFrom="paragraph">
                    <wp:posOffset>23495</wp:posOffset>
                  </wp:positionV>
                  <wp:extent cx="586800" cy="223200"/>
                  <wp:effectExtent l="0" t="0" r="3810" b="5715"/>
                  <wp:wrapNone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Year 2014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6800" cy="2232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>
              <w:rPr>
                <w:noProof/>
                <w:lang w:eastAsia="en-AU"/>
              </w:rPr>
              <w:drawing>
                <wp:inline distT="0" distB="0" distL="0" distR="0" wp14:anchorId="0E8566B4" wp14:editId="2EC1BF83">
                  <wp:extent cx="2793365" cy="1857085"/>
                  <wp:effectExtent l="0" t="0" r="6985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Year 201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98492" cy="18604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887D17" w14:textId="77777777" w:rsidR="003A133A" w:rsidRDefault="003A133A" w:rsidP="003A133A">
            <w:r>
              <w:rPr>
                <w:noProof/>
                <w:lang w:eastAsia="en-AU"/>
              </w:rPr>
              <w:drawing>
                <wp:anchor distT="0" distB="0" distL="114300" distR="114300" simplePos="0" relativeHeight="251664384" behindDoc="0" locked="0" layoutInCell="1" allowOverlap="1" wp14:anchorId="59DCE04D" wp14:editId="0995D067">
                  <wp:simplePos x="0" y="0"/>
                  <wp:positionH relativeFrom="column">
                    <wp:posOffset>2069160</wp:posOffset>
                  </wp:positionH>
                  <wp:positionV relativeFrom="paragraph">
                    <wp:posOffset>35585</wp:posOffset>
                  </wp:positionV>
                  <wp:extent cx="577849" cy="165100"/>
                  <wp:effectExtent l="0" t="0" r="0" b="6350"/>
                  <wp:wrapNone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Year 2016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7849" cy="165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  <w:r>
              <w:rPr>
                <w:noProof/>
                <w:lang w:eastAsia="en-AU"/>
              </w:rPr>
              <w:drawing>
                <wp:inline distT="0" distB="0" distL="0" distR="0" wp14:anchorId="5368BE82" wp14:editId="746158D1">
                  <wp:extent cx="2820666" cy="1856740"/>
                  <wp:effectExtent l="0" t="0" r="0" b="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Year 201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20666" cy="18567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14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F33C168" w14:textId="4A3C6E1D" w:rsidR="003A133A" w:rsidRPr="00764997" w:rsidRDefault="003A133A" w:rsidP="003A133A">
            <w:pPr>
              <w:rPr>
                <w:noProof/>
                <w:sz w:val="18"/>
                <w:szCs w:val="18"/>
                <w:lang w:eastAsia="en-AU"/>
              </w:rPr>
            </w:pPr>
            <w:r w:rsidRPr="00764997">
              <w:rPr>
                <w:noProof/>
                <w:sz w:val="18"/>
                <w:szCs w:val="18"/>
                <w:lang w:eastAsia="en-AU"/>
              </w:rPr>
              <w:t>*Shaded white: one Statistical Area 2 is excluded as it represents a Statistical Area 2 not included within Metropolitan Melbourne as classified by the Australian Bureau of Statistcs</w:t>
            </w:r>
            <w:r w:rsidRPr="00764997">
              <w:rPr>
                <w:noProof/>
                <w:sz w:val="18"/>
                <w:szCs w:val="18"/>
                <w:lang w:eastAsia="en-AU"/>
              </w:rPr>
              <w:fldChar w:fldCharType="begin"/>
            </w:r>
            <w:r w:rsidR="00D62B59">
              <w:rPr>
                <w:noProof/>
                <w:sz w:val="18"/>
                <w:szCs w:val="18"/>
                <w:lang w:eastAsia="en-AU"/>
              </w:rPr>
              <w:instrText xml:space="preserve"> ADDIN EN.CITE &lt;EndNote&gt;&lt;Cite&gt;&lt;Author&gt;ABS&lt;/Author&gt;&lt;Year&gt;2016&lt;/Year&gt;&lt;RecNum&gt;737&lt;/RecNum&gt;&lt;DisplayText&gt;&lt;style face="superscript"&gt;(12)&lt;/style&gt;&lt;/DisplayText&gt;&lt;record&gt;&lt;rec-number&gt;737&lt;/rec-number&gt;&lt;foreign-keys&gt;&lt;key app="EN" db-id="wa9v2rtr0d5pdzedaeu5es530aw9925advpv" timestamp="1587703348"&gt;737&lt;/key&gt;&lt;/foreign-keys&gt;&lt;ref-type name="Web Page"&gt;12&lt;/ref-type&gt;&lt;contributors&gt;&lt;authors&gt;&lt;author&gt;ABS&lt;/author&gt;&lt;/authors&gt;&lt;secondary-authors&gt;&lt;author&gt;Australian Bureau of Statistics,&lt;/author&gt;&lt;/secondary-authors&gt;&lt;/contributors&gt;&lt;titles&gt;&lt;title&gt;1270.0.55.001 - Australian Statistical Geography Standard (ADGS): Volume 1 - Main Structure and Greater Capital City Statistical Areas, July 2016&lt;/title&gt;&lt;/titles&gt;&lt;dates&gt;&lt;year&gt;2016&lt;/year&gt;&lt;pub-dates&gt;&lt;date&gt;July 2016&lt;/date&gt;&lt;/pub-dates&gt;&lt;/dates&gt;&lt;publisher&gt;Australian Federal Government&lt;/publisher&gt;&lt;urls&gt;&lt;related-urls&gt;&lt;url&gt;https://www.abs.gov.au/ausstats/abs@.nsf/Lookup/by%20Subject/1270.0.55.001~July%202016~Main%20Features~Statistical%20Area%20Level%202%20(SA2)~10014&lt;/url&gt;&lt;/related-urls&gt;&lt;/urls&gt;&lt;custom1&gt;2020&lt;/custom1&gt;&lt;custom2&gt;January 4&lt;/custom2&gt;&lt;/record&gt;&lt;/Cite&gt;&lt;/EndNote&gt;</w:instrText>
            </w:r>
            <w:r w:rsidRPr="00764997">
              <w:rPr>
                <w:noProof/>
                <w:sz w:val="18"/>
                <w:szCs w:val="18"/>
                <w:lang w:eastAsia="en-AU"/>
              </w:rPr>
              <w:fldChar w:fldCharType="separate"/>
            </w:r>
            <w:r w:rsidR="00D62B59" w:rsidRPr="00D62B59">
              <w:rPr>
                <w:noProof/>
                <w:sz w:val="18"/>
                <w:szCs w:val="18"/>
                <w:vertAlign w:val="superscript"/>
                <w:lang w:eastAsia="en-AU"/>
              </w:rPr>
              <w:t>(12)</w:t>
            </w:r>
            <w:r w:rsidRPr="00764997">
              <w:rPr>
                <w:noProof/>
                <w:sz w:val="18"/>
                <w:szCs w:val="18"/>
                <w:lang w:eastAsia="en-AU"/>
              </w:rPr>
              <w:fldChar w:fldCharType="end"/>
            </w:r>
            <w:r w:rsidRPr="00764997">
              <w:rPr>
                <w:noProof/>
                <w:sz w:val="18"/>
                <w:szCs w:val="18"/>
                <w:lang w:eastAsia="en-AU"/>
              </w:rPr>
              <w:t xml:space="preserve"> but sits within a local government area within metro Melbourne.</w:t>
            </w:r>
          </w:p>
          <w:p w14:paraId="2F8F9BC2" w14:textId="77777777" w:rsidR="003A133A" w:rsidRPr="00DE57EC" w:rsidRDefault="003A133A" w:rsidP="003A133A">
            <w:pPr>
              <w:rPr>
                <w:noProof/>
                <w:vertAlign w:val="superscript"/>
                <w:lang w:eastAsia="en-AU"/>
              </w:rPr>
            </w:pPr>
            <w:r w:rsidRPr="00764997">
              <w:rPr>
                <w:noProof/>
                <w:sz w:val="18"/>
                <w:szCs w:val="18"/>
                <w:lang w:eastAsia="en-AU"/>
              </w:rPr>
              <w:t>LGA-Ring: represents the grouping of local government areas based on geographical distance form the Cetral Buisiness District; Growth Areas represent designated local government areas expected to house a large proportion of urban growth.</w:t>
            </w:r>
            <w:r>
              <w:rPr>
                <w:noProof/>
                <w:vertAlign w:val="superscript"/>
                <w:lang w:eastAsia="en-AU"/>
              </w:rPr>
              <w:t xml:space="preserve"> </w:t>
            </w:r>
          </w:p>
        </w:tc>
      </w:tr>
      <w:tr w:rsidR="003A133A" w14:paraId="3FB0563F" w14:textId="77777777" w:rsidTr="003A133A">
        <w:trPr>
          <w:gridAfter w:val="1"/>
          <w:wAfter w:w="9314" w:type="dxa"/>
          <w:trHeight w:val="209"/>
        </w:trPr>
        <w:tc>
          <w:tcPr>
            <w:tcW w:w="462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8EC680" w14:textId="77777777" w:rsidR="003A133A" w:rsidRPr="00DE57EC" w:rsidRDefault="003A133A" w:rsidP="003A133A">
            <w:pPr>
              <w:rPr>
                <w:b/>
                <w:noProof/>
                <w:lang w:eastAsia="en-AU"/>
              </w:rPr>
            </w:pPr>
            <w:r w:rsidRPr="00DE57EC">
              <w:rPr>
                <w:b/>
                <w:noProof/>
                <w:lang w:eastAsia="en-AU"/>
              </w:rPr>
              <w:t xml:space="preserve">Food </w:t>
            </w:r>
            <w:r w:rsidRPr="002D275A">
              <w:rPr>
                <w:b/>
                <w:noProof/>
                <w:lang w:eastAsia="en-AU"/>
              </w:rPr>
              <w:t>Retail</w:t>
            </w:r>
            <w:r>
              <w:rPr>
                <w:b/>
                <w:noProof/>
                <w:color w:val="FF0000"/>
                <w:lang w:eastAsia="en-AU"/>
              </w:rPr>
              <w:t xml:space="preserve"> </w:t>
            </w:r>
            <w:r w:rsidRPr="00DE57EC">
              <w:rPr>
                <w:b/>
                <w:noProof/>
                <w:lang w:eastAsia="en-AU"/>
              </w:rPr>
              <w:t>Environment Typology</w:t>
            </w:r>
          </w:p>
        </w:tc>
        <w:tc>
          <w:tcPr>
            <w:tcW w:w="468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61E58E" w14:textId="77777777" w:rsidR="003A133A" w:rsidRPr="00DE57EC" w:rsidRDefault="003A133A" w:rsidP="003A133A">
            <w:pPr>
              <w:rPr>
                <w:b/>
                <w:noProof/>
                <w:lang w:eastAsia="en-AU"/>
              </w:rPr>
            </w:pPr>
            <w:r w:rsidRPr="00DE57EC">
              <w:rPr>
                <w:b/>
                <w:noProof/>
                <w:lang w:eastAsia="en-AU"/>
              </w:rPr>
              <w:t>LGA-Ring</w:t>
            </w:r>
          </w:p>
        </w:tc>
      </w:tr>
      <w:tr w:rsidR="003A133A" w14:paraId="090EFA13" w14:textId="77777777" w:rsidTr="003A133A">
        <w:trPr>
          <w:gridAfter w:val="1"/>
          <w:wAfter w:w="9314" w:type="dxa"/>
          <w:trHeight w:val="1768"/>
        </w:trPr>
        <w:tc>
          <w:tcPr>
            <w:tcW w:w="4626" w:type="dxa"/>
            <w:tcBorders>
              <w:top w:val="nil"/>
              <w:left w:val="nil"/>
              <w:bottom w:val="nil"/>
              <w:right w:val="nil"/>
            </w:tcBorders>
          </w:tcPr>
          <w:p w14:paraId="6AE98AAC" w14:textId="77777777" w:rsidR="003A133A" w:rsidRDefault="003A133A" w:rsidP="003A133A">
            <w:pPr>
              <w:rPr>
                <w:noProof/>
                <w:lang w:eastAsia="en-AU"/>
              </w:rPr>
            </w:pPr>
            <w:r>
              <w:rPr>
                <w:b/>
                <w:noProof/>
                <w:lang w:eastAsia="en-AU"/>
              </w:rPr>
              <w:drawing>
                <wp:inline distT="0" distB="0" distL="0" distR="0" wp14:anchorId="0CEFCFBD" wp14:editId="67014F17">
                  <wp:extent cx="2067213" cy="1066949"/>
                  <wp:effectExtent l="0" t="0" r="0" b="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Legend FET map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7213" cy="10669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8" w:type="dxa"/>
            <w:tcBorders>
              <w:top w:val="nil"/>
              <w:left w:val="nil"/>
              <w:bottom w:val="nil"/>
              <w:right w:val="nil"/>
            </w:tcBorders>
          </w:tcPr>
          <w:p w14:paraId="1C79D5E2" w14:textId="77777777" w:rsidR="003A133A" w:rsidRDefault="003A133A" w:rsidP="003A133A">
            <w:pPr>
              <w:rPr>
                <w:noProof/>
                <w:lang w:eastAsia="en-AU"/>
              </w:rPr>
            </w:pPr>
            <w:r>
              <w:rPr>
                <w:noProof/>
                <w:lang w:eastAsia="en-AU"/>
              </w:rPr>
              <w:drawing>
                <wp:inline distT="0" distB="0" distL="0" distR="0" wp14:anchorId="38440AFF" wp14:editId="2566AE82">
                  <wp:extent cx="1057423" cy="714475"/>
                  <wp:effectExtent l="0" t="0" r="9525" b="9525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Legend LGA Ring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57423" cy="714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133A" w14:paraId="6F95A424" w14:textId="77777777" w:rsidTr="003A133A">
        <w:trPr>
          <w:gridAfter w:val="1"/>
          <w:wAfter w:w="9314" w:type="dxa"/>
          <w:trHeight w:val="730"/>
        </w:trPr>
        <w:tc>
          <w:tcPr>
            <w:tcW w:w="93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E9C5C82" w14:textId="77777777" w:rsidR="003A133A" w:rsidRPr="00DE57EC" w:rsidRDefault="003A133A" w:rsidP="003A133A">
            <w:pPr>
              <w:rPr>
                <w:noProof/>
                <w:vertAlign w:val="superscript"/>
                <w:lang w:eastAsia="en-AU"/>
              </w:rPr>
            </w:pPr>
          </w:p>
        </w:tc>
      </w:tr>
    </w:tbl>
    <w:p w14:paraId="5AC6ECC4" w14:textId="77777777" w:rsidR="003A133A" w:rsidRPr="00653380" w:rsidRDefault="003A133A" w:rsidP="003A133A">
      <w:pPr>
        <w:spacing w:after="0" w:line="240" w:lineRule="auto"/>
        <w:rPr>
          <w:vertAlign w:val="superscript"/>
        </w:rPr>
      </w:pPr>
    </w:p>
    <w:p w14:paraId="1C76066E" w14:textId="77777777" w:rsidR="003A133A" w:rsidRPr="008F65DF" w:rsidRDefault="003A133A" w:rsidP="003A133A">
      <w:pPr>
        <w:rPr>
          <w:b/>
        </w:rPr>
      </w:pPr>
      <w:r>
        <w:rPr>
          <w:b/>
        </w:rPr>
        <w:t xml:space="preserve">Supplementary Table 5. </w:t>
      </w:r>
      <w:r w:rsidRPr="008F65DF">
        <w:rPr>
          <w:b/>
        </w:rPr>
        <w:t xml:space="preserve">Food retail environment typology prevalence across area-level socioeconomic position within each year in Greater Melbourne </w:t>
      </w:r>
    </w:p>
    <w:tbl>
      <w:tblPr>
        <w:tblW w:w="0" w:type="auto"/>
        <w:shd w:val="clear" w:color="auto" w:fill="FFFFFF" w:themeFill="background1"/>
        <w:tblLook w:val="04A0" w:firstRow="1" w:lastRow="0" w:firstColumn="1" w:lastColumn="0" w:noHBand="0" w:noVBand="1"/>
      </w:tblPr>
      <w:tblGrid>
        <w:gridCol w:w="2865"/>
        <w:gridCol w:w="963"/>
        <w:gridCol w:w="1292"/>
        <w:gridCol w:w="963"/>
        <w:gridCol w:w="1292"/>
        <w:gridCol w:w="963"/>
        <w:gridCol w:w="1292"/>
        <w:gridCol w:w="963"/>
        <w:gridCol w:w="1292"/>
        <w:gridCol w:w="963"/>
        <w:gridCol w:w="981"/>
      </w:tblGrid>
      <w:tr w:rsidR="008F65DF" w:rsidRPr="008F65DF" w14:paraId="05254BF0" w14:textId="77777777" w:rsidTr="00B37BFF">
        <w:trPr>
          <w:trHeight w:val="113"/>
        </w:trPr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6E15AA9" w14:textId="77777777" w:rsidR="003A133A" w:rsidRPr="008F65D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gridSpan w:val="10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E600825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SEIFA-IRSAD Quartiles</w:t>
            </w:r>
          </w:p>
        </w:tc>
      </w:tr>
      <w:tr w:rsidR="008F65DF" w:rsidRPr="008F65DF" w14:paraId="645DA684" w14:textId="77777777" w:rsidTr="00B37BFF">
        <w:trPr>
          <w:trHeight w:val="113"/>
        </w:trPr>
        <w:tc>
          <w:tcPr>
            <w:tcW w:w="0" w:type="auto"/>
            <w:vMerge/>
            <w:tcBorders>
              <w:top w:val="single" w:sz="8" w:space="0" w:color="auto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2DED729" w14:textId="77777777" w:rsidR="003A133A" w:rsidRPr="008F65D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9F0F060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Q1 (lowest SEP)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B425A5B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Q2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B9150D6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Q3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0D724A4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Q4 (highest SEP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8A58E02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Tota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245A1D1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% </w:t>
            </w:r>
            <w:proofErr w:type="gramStart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of</w:t>
            </w:r>
            <w:proofErr w:type="gramEnd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Total</w:t>
            </w:r>
          </w:p>
        </w:tc>
      </w:tr>
      <w:tr w:rsidR="008F65DF" w:rsidRPr="008F65DF" w14:paraId="4F2F3D2A" w14:textId="77777777" w:rsidTr="00B37BFF">
        <w:trPr>
          <w:trHeight w:val="113"/>
        </w:trPr>
        <w:tc>
          <w:tcPr>
            <w:tcW w:w="0" w:type="auto"/>
            <w:tcBorders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77C9FCC0" w14:textId="77777777" w:rsidR="003A133A" w:rsidRPr="008F65D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Food Retail Environment Typolog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1AF25A0C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No. SA2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5E75416B" w14:textId="77777777" w:rsidR="003A133A" w:rsidRPr="008F65DF" w:rsidRDefault="003A133A" w:rsidP="00B37BFF">
            <w:pPr>
              <w:spacing w:after="0" w:line="240" w:lineRule="auto"/>
              <w:contextualSpacing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% </w:t>
            </w:r>
            <w:proofErr w:type="gramStart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of</w:t>
            </w:r>
            <w:proofErr w:type="gramEnd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</w:t>
            </w:r>
          </w:p>
          <w:p w14:paraId="535B9583" w14:textId="77777777" w:rsidR="003A133A" w:rsidRPr="008F65DF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each typolog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7B83B527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No. SA2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06C98EF6" w14:textId="77777777" w:rsidR="003A133A" w:rsidRPr="008F65DF" w:rsidRDefault="003A133A" w:rsidP="00B37BFF">
            <w:pPr>
              <w:spacing w:after="0" w:line="240" w:lineRule="auto"/>
              <w:contextualSpacing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% </w:t>
            </w:r>
            <w:proofErr w:type="gramStart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of</w:t>
            </w:r>
            <w:proofErr w:type="gramEnd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</w:t>
            </w:r>
          </w:p>
          <w:p w14:paraId="7D7E1528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each typolog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68FE9CA9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No. SA2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0ACCE66D" w14:textId="77777777" w:rsidR="003A133A" w:rsidRPr="008F65DF" w:rsidRDefault="003A133A" w:rsidP="00B37BFF">
            <w:pPr>
              <w:spacing w:after="0" w:line="240" w:lineRule="auto"/>
              <w:contextualSpacing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% </w:t>
            </w:r>
            <w:proofErr w:type="gramStart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of</w:t>
            </w:r>
            <w:proofErr w:type="gramEnd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</w:t>
            </w:r>
          </w:p>
          <w:p w14:paraId="71B08DB4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each typolog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1D3935BE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No. SA2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36CF7D89" w14:textId="77777777" w:rsidR="003A133A" w:rsidRPr="008F65DF" w:rsidRDefault="003A133A" w:rsidP="00B37BFF">
            <w:pPr>
              <w:spacing w:after="0" w:line="240" w:lineRule="auto"/>
              <w:contextualSpacing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% </w:t>
            </w:r>
            <w:proofErr w:type="gramStart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of</w:t>
            </w:r>
            <w:proofErr w:type="gramEnd"/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</w:t>
            </w:r>
          </w:p>
          <w:p w14:paraId="510FBD7F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each typolog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63E58AF9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 xml:space="preserve"> No. SA2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78116A7D" w14:textId="77777777" w:rsidR="003A133A" w:rsidRPr="008F65DF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r w:rsidRPr="008F65DF"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  <w:t>%</w:t>
            </w:r>
          </w:p>
        </w:tc>
      </w:tr>
      <w:tr w:rsidR="003A133A" w:rsidRPr="00381873" w14:paraId="55E83AAB" w14:textId="77777777" w:rsidTr="00B37BFF">
        <w:trPr>
          <w:trHeight w:val="113"/>
        </w:trPr>
        <w:tc>
          <w:tcPr>
            <w:tcW w:w="0" w:type="auto"/>
            <w:gridSpan w:val="11"/>
            <w:tcBorders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</w:tcPr>
          <w:p w14:paraId="624A428E" w14:textId="77777777" w:rsidR="003A133A" w:rsidRPr="00381873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proofErr w:type="gramStart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Year :</w:t>
            </w:r>
            <w:proofErr w:type="gramEnd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 xml:space="preserve"> 2008</w:t>
            </w:r>
          </w:p>
        </w:tc>
      </w:tr>
      <w:tr w:rsidR="003A133A" w:rsidRPr="00381873" w14:paraId="70245646" w14:textId="77777777" w:rsidTr="00B37BFF">
        <w:trPr>
          <w:trHeight w:val="113"/>
        </w:trPr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91FA057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Zero food retai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D570AD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F48914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.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DFA5E8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90A60E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E34464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679BD4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7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75F4DA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E33832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1.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93AFD1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70CC66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7</w:t>
            </w:r>
          </w:p>
        </w:tc>
      </w:tr>
      <w:tr w:rsidR="003A133A" w:rsidRPr="00381873" w14:paraId="281DC125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D0EBB1C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High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92CE86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ADD93D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17D447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DB9881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1A7A16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6E85A6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AE083F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233B28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4550BC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DB0F11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4</w:t>
            </w:r>
          </w:p>
        </w:tc>
      </w:tr>
      <w:tr w:rsidR="003A133A" w:rsidRPr="00381873" w14:paraId="0477008D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8876E5A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EA1383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9F6F87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2A7B11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640DB5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12AEC8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6C1AF4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F6DBFE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06913D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A29B9D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DCAB46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6.3</w:t>
            </w:r>
          </w:p>
        </w:tc>
      </w:tr>
      <w:tr w:rsidR="003A133A" w:rsidRPr="00381873" w14:paraId="03CECF9D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45CD8BE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Moderate access –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8F3E1B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F270A8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7CB260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77F67C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DBC6FA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114C61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4FF56F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2B70A1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30AA54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A7273B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6</w:t>
            </w:r>
          </w:p>
        </w:tc>
      </w:tr>
      <w:tr w:rsidR="003A133A" w:rsidRPr="00381873" w14:paraId="3C31828C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FFF651F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3D71AB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E29EBF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94EA08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871123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4D3AFA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80668F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8F4C62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161E55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3A8E08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0BB4AC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.1</w:t>
            </w:r>
          </w:p>
        </w:tc>
      </w:tr>
      <w:tr w:rsidR="003A133A" w:rsidRPr="00381873" w14:paraId="24BF2C0C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26A1A29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B7A86E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69687B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7E04C1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2D50B4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21F016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A85BF5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80B0F5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B57DA5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5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460FB4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7939B7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.9</w:t>
            </w:r>
          </w:p>
        </w:tc>
      </w:tr>
      <w:tr w:rsidR="003A133A" w:rsidRPr="00381873" w14:paraId="1534D952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50994B6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Tot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B9AE77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0AF199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875DA2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C3FB0C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26DF0F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EC183B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0E659A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00AE7B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4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D671A5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76B29F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0.0</w:t>
            </w:r>
          </w:p>
        </w:tc>
      </w:tr>
      <w:tr w:rsidR="003A133A" w:rsidRPr="00381873" w14:paraId="3C6075DF" w14:textId="77777777" w:rsidTr="00B37BFF">
        <w:trPr>
          <w:trHeight w:val="113"/>
        </w:trPr>
        <w:tc>
          <w:tcPr>
            <w:tcW w:w="0" w:type="auto"/>
            <w:gridSpan w:val="11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781DF4E" w14:textId="77777777" w:rsidR="003A133A" w:rsidRPr="00381873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proofErr w:type="gramStart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Year :</w:t>
            </w:r>
            <w:proofErr w:type="gramEnd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 xml:space="preserve"> 2012</w:t>
            </w:r>
          </w:p>
        </w:tc>
      </w:tr>
      <w:tr w:rsidR="003A133A" w:rsidRPr="00381873" w14:paraId="11B94216" w14:textId="77777777" w:rsidTr="00B37BFF">
        <w:trPr>
          <w:trHeight w:val="113"/>
        </w:trPr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B96D13D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Zero food retai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3E5FA3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8BCB66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AAF07A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7C66BC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220F19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4E1920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2.9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CAB5A9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4BF93C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495C86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135383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.4</w:t>
            </w:r>
          </w:p>
        </w:tc>
      </w:tr>
      <w:tr w:rsidR="003A133A" w:rsidRPr="00381873" w14:paraId="55C92208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B2905C2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High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FCEAD0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6D1DA2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BAB3C3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3313A2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291E5D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22ADE2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199DD8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6D46FF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ED7399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1C9CCF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1</w:t>
            </w:r>
          </w:p>
        </w:tc>
      </w:tr>
      <w:tr w:rsidR="003A133A" w:rsidRPr="00381873" w14:paraId="1E83E435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02B61E1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B56A77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66358F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C58182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AA35AA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7D95AE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88176D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9B9A41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1D831A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DF6FD0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75622D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.5</w:t>
            </w:r>
          </w:p>
        </w:tc>
      </w:tr>
      <w:tr w:rsidR="003A133A" w:rsidRPr="00381873" w14:paraId="0D7A23F3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4D68505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Moderate access –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4B9DA6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8FC3CC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FB4109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9ECF4C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27654A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09B2C0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BF568A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0BCB38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23FE1E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7C9A2D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3.0</w:t>
            </w:r>
          </w:p>
        </w:tc>
      </w:tr>
      <w:tr w:rsidR="003A133A" w:rsidRPr="00381873" w14:paraId="1F208C9C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21C1DA26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24DAB87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75E3DD8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1B6B9F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1A0939D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6EFC78F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66B8AA3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5566D2C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64B0EB1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7238BB0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056C19A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1</w:t>
            </w:r>
          </w:p>
        </w:tc>
      </w:tr>
      <w:tr w:rsidR="003A133A" w:rsidRPr="00381873" w14:paraId="79905558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EBF02F4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0E1330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A6EFB4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EAA3F3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448D15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893C9B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8ADC2B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6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D14263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90B2B9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4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C93A28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6D0210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9</w:t>
            </w:r>
          </w:p>
        </w:tc>
      </w:tr>
      <w:tr w:rsidR="003A133A" w:rsidRPr="00381873" w14:paraId="34A2B843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1271392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Tot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326929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9D2A0C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06F61D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C0943A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A745F1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D71BD6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F7B87D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117D74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4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AAB201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1FB66C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0.0</w:t>
            </w:r>
          </w:p>
        </w:tc>
      </w:tr>
      <w:tr w:rsidR="003A133A" w:rsidRPr="00381873" w14:paraId="1181744E" w14:textId="77777777" w:rsidTr="00B37BFF">
        <w:trPr>
          <w:trHeight w:val="113"/>
        </w:trPr>
        <w:tc>
          <w:tcPr>
            <w:tcW w:w="0" w:type="auto"/>
            <w:gridSpan w:val="11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1839F41" w14:textId="77777777" w:rsidR="003A133A" w:rsidRPr="00381873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proofErr w:type="gramStart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Year :</w:t>
            </w:r>
            <w:proofErr w:type="gramEnd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 xml:space="preserve"> 2014</w:t>
            </w:r>
          </w:p>
        </w:tc>
      </w:tr>
      <w:tr w:rsidR="003A133A" w:rsidRPr="00381873" w14:paraId="48817BD1" w14:textId="77777777" w:rsidTr="00B37BFF">
        <w:trPr>
          <w:trHeight w:val="113"/>
        </w:trPr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E579932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Zero food retai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19CEA3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BD2B5D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D9611C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134ECF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6747CC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DE2BF9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5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EDD0EF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195323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3B533B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98CC58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3</w:t>
            </w:r>
          </w:p>
        </w:tc>
      </w:tr>
      <w:tr w:rsidR="003A133A" w:rsidRPr="00381873" w14:paraId="3C72E288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A77E33C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High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455344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3C2C26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1A9085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CB1D56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D54F4E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F4376D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A32EFC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F2628D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8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5F9C81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A7E5AE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1</w:t>
            </w:r>
          </w:p>
        </w:tc>
      </w:tr>
      <w:tr w:rsidR="003A133A" w:rsidRPr="00381873" w14:paraId="6D362809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E694A3C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851969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D0A306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AF0100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6A394F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C9698F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8769E9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9AEA11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B666C4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354F54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D52669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1</w:t>
            </w:r>
          </w:p>
        </w:tc>
      </w:tr>
      <w:tr w:rsidR="003A133A" w:rsidRPr="00381873" w14:paraId="418B6CF0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1AACD2A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Moderate access –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08DB3A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732D18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39C440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CEA148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B239A5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FE43CF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203AF4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2678DE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9BAEA3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2B76AD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3.7</w:t>
            </w:r>
          </w:p>
        </w:tc>
      </w:tr>
      <w:tr w:rsidR="003A133A" w:rsidRPr="00381873" w14:paraId="1E9516AC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CDF0610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2F8433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9387A8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6C1D1E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49D852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A0ABA0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890997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E5BE65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6A039F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5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BDDD3D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815922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.5</w:t>
            </w:r>
          </w:p>
        </w:tc>
      </w:tr>
      <w:tr w:rsidR="003A133A" w:rsidRPr="00381873" w14:paraId="3DD93DD0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8938DEA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FB8242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64F8CF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9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4E08ED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5D3B7A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6393F5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D3F8C8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9FED90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0D9C8E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DFCFF1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DD2DF9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.3</w:t>
            </w:r>
          </w:p>
        </w:tc>
      </w:tr>
      <w:tr w:rsidR="003A133A" w:rsidRPr="00381873" w14:paraId="4881653D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2251BBE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Tot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4A6374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7A407F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AD2991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C4926E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D667AA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F7C59D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08F930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F07578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7B6429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625858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0.0</w:t>
            </w:r>
          </w:p>
        </w:tc>
      </w:tr>
      <w:tr w:rsidR="003A133A" w:rsidRPr="00381873" w14:paraId="04DC10B4" w14:textId="77777777" w:rsidTr="00B37BFF">
        <w:trPr>
          <w:trHeight w:val="113"/>
        </w:trPr>
        <w:tc>
          <w:tcPr>
            <w:tcW w:w="0" w:type="auto"/>
            <w:gridSpan w:val="11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715A808" w14:textId="77777777" w:rsidR="003A133A" w:rsidRPr="00381873" w:rsidRDefault="003A133A" w:rsidP="00B37BF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eastAsia="en-AU"/>
              </w:rPr>
            </w:pPr>
            <w:proofErr w:type="gramStart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Year :</w:t>
            </w:r>
            <w:proofErr w:type="gramEnd"/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 xml:space="preserve"> 2016</w:t>
            </w:r>
          </w:p>
        </w:tc>
      </w:tr>
      <w:tr w:rsidR="003A133A" w:rsidRPr="00381873" w14:paraId="2098E9B0" w14:textId="77777777" w:rsidTr="00B37BFF">
        <w:trPr>
          <w:trHeight w:val="113"/>
        </w:trPr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9797C0C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Zero food retai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49883B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A02F06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DCCA9B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F9750E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5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B06B68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B96583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0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1C37F9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4037C0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0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4B927A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E32093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.3</w:t>
            </w:r>
          </w:p>
        </w:tc>
      </w:tr>
      <w:tr w:rsidR="003A133A" w:rsidRPr="00381873" w14:paraId="224D9FC6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549C2D5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High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9C41A3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32E18E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A7E31D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64B738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79BDB2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1328011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967E86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24BF4F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0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702568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FBDE02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.4</w:t>
            </w:r>
          </w:p>
        </w:tc>
      </w:tr>
      <w:tr w:rsidR="003A133A" w:rsidRPr="00381873" w14:paraId="5EDB049D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6F733B7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Low access -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487C39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766E54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176867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B1193D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C618EA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5AB481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6F9212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E7A832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4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D05634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2BE6FF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3.8</w:t>
            </w:r>
          </w:p>
        </w:tc>
      </w:tr>
      <w:tr w:rsidR="003A133A" w:rsidRPr="00381873" w14:paraId="2243F432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34CF4B9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Moderate access – Low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A55271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FC9549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9BE869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D3DF3A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CB8E1E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BBF100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BD7478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CDF84C4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5F5500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F0C346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3.0</w:t>
            </w:r>
          </w:p>
        </w:tc>
      </w:tr>
      <w:tr w:rsidR="003A133A" w:rsidRPr="00381873" w14:paraId="05741D0A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23FBD74A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Low % healthy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0F7F036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16B2783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57BB6C4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C3537B5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6.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30A6EDC7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0EFCA8AA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4.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0DDF2C2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5AE401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9.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8DE983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1E823D3D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6.5</w:t>
            </w:r>
          </w:p>
        </w:tc>
      </w:tr>
      <w:tr w:rsidR="003A133A" w:rsidRPr="00381873" w14:paraId="14C27D1F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28AADDF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High Access – Moderate % health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D3D286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E4453A2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E49419F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B674D7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51302B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55B89A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3BBE85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ACC2473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49F0C0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49CF72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0.0</w:t>
            </w:r>
          </w:p>
        </w:tc>
      </w:tr>
      <w:tr w:rsidR="003A133A" w:rsidRPr="0064314B" w14:paraId="366B7EA7" w14:textId="77777777" w:rsidTr="00B37BFF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446BB99" w14:textId="77777777" w:rsidR="003A133A" w:rsidRPr="00381873" w:rsidRDefault="003A133A" w:rsidP="00B37BF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AU"/>
              </w:rPr>
              <w:t>Tot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8978BF0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8E0483C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5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F3FFBA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4A688B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3D8AEA6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AB0F709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2020138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1F578DE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35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12AA6FB" w14:textId="77777777" w:rsidR="003A133A" w:rsidRPr="00381873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C54A5DA" w14:textId="77777777" w:rsidR="003A133A" w:rsidRPr="0064314B" w:rsidRDefault="003A133A" w:rsidP="00B37BF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</w:pPr>
            <w:r w:rsidRPr="00381873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AU"/>
              </w:rPr>
              <w:t>100.0</w:t>
            </w:r>
          </w:p>
        </w:tc>
      </w:tr>
    </w:tbl>
    <w:p w14:paraId="54E6A588" w14:textId="77777777" w:rsidR="003A133A" w:rsidRPr="00081F8A" w:rsidRDefault="003A133A" w:rsidP="003A133A">
      <w:pPr>
        <w:spacing w:after="0" w:line="240" w:lineRule="auto"/>
        <w:rPr>
          <w:rFonts w:cs="Arial"/>
          <w:sz w:val="18"/>
          <w:szCs w:val="18"/>
        </w:rPr>
      </w:pPr>
      <w:r w:rsidRPr="00081F8A">
        <w:rPr>
          <w:rFonts w:cs="Arial"/>
          <w:sz w:val="18"/>
          <w:szCs w:val="18"/>
        </w:rPr>
        <w:t>SEIFA-IRSAD: Socioeconomic Index for Areas – Index of Relative Socioeconomic Advantage and Disadvantage</w:t>
      </w:r>
    </w:p>
    <w:p w14:paraId="2F693C95" w14:textId="77777777" w:rsidR="003A133A" w:rsidRPr="00081F8A" w:rsidRDefault="003A133A" w:rsidP="003A133A">
      <w:pPr>
        <w:spacing w:after="0" w:line="240" w:lineRule="auto"/>
        <w:rPr>
          <w:sz w:val="18"/>
          <w:szCs w:val="18"/>
        </w:rPr>
      </w:pPr>
      <w:r w:rsidRPr="00081F8A">
        <w:rPr>
          <w:rFonts w:cs="Arial"/>
          <w:sz w:val="18"/>
          <w:szCs w:val="18"/>
        </w:rPr>
        <w:t>SEP: Socioeconomic position</w:t>
      </w:r>
      <w:r w:rsidRPr="00081F8A">
        <w:rPr>
          <w:rFonts w:cs="Arial"/>
          <w:sz w:val="18"/>
          <w:szCs w:val="18"/>
        </w:rPr>
        <w:tab/>
        <w:t>Q: Quartile</w:t>
      </w:r>
      <w:r w:rsidRPr="00081F8A">
        <w:rPr>
          <w:sz w:val="18"/>
          <w:szCs w:val="18"/>
        </w:rPr>
        <w:t xml:space="preserve"> </w:t>
      </w:r>
      <w:r w:rsidRPr="00081F8A">
        <w:rPr>
          <w:sz w:val="18"/>
          <w:szCs w:val="18"/>
        </w:rPr>
        <w:tab/>
      </w:r>
      <w:r w:rsidRPr="00081F8A">
        <w:rPr>
          <w:sz w:val="18"/>
          <w:szCs w:val="18"/>
        </w:rPr>
        <w:tab/>
        <w:t>CBD: Central business district</w:t>
      </w:r>
    </w:p>
    <w:p w14:paraId="3EB328DF" w14:textId="77777777" w:rsidR="00D62B59" w:rsidRDefault="003A133A" w:rsidP="003A133A">
      <w:pPr>
        <w:spacing w:after="0" w:line="240" w:lineRule="auto"/>
        <w:rPr>
          <w:vertAlign w:val="superscript"/>
        </w:rPr>
      </w:pPr>
      <w:r w:rsidRPr="00081F8A">
        <w:rPr>
          <w:sz w:val="18"/>
          <w:szCs w:val="18"/>
        </w:rPr>
        <w:t>*SA2: Statistical area 2: medium-sized general purpose areas representing geographical areas where community interact together socially and economically</w:t>
      </w:r>
      <w:r w:rsidRPr="00081F8A">
        <w:rPr>
          <w:sz w:val="18"/>
          <w:szCs w:val="18"/>
        </w:rPr>
        <w:fldChar w:fldCharType="begin"/>
      </w:r>
      <w:r w:rsidR="00D62B59">
        <w:rPr>
          <w:sz w:val="18"/>
          <w:szCs w:val="18"/>
        </w:rPr>
        <w:instrText xml:space="preserve"> ADDIN EN.CITE &lt;EndNote&gt;&lt;Cite&gt;&lt;Author&gt;ABS&lt;/Author&gt;&lt;Year&gt;2016&lt;/Year&gt;&lt;RecNum&gt;737&lt;/RecNum&gt;&lt;DisplayText&gt;&lt;style face="superscript"&gt;(12)&lt;/style&gt;&lt;/DisplayText&gt;&lt;record&gt;&lt;rec-number&gt;737&lt;/rec-number&gt;&lt;foreign-keys&gt;&lt;key app="EN" db-id="wa9v2rtr0d5pdzedaeu5es530aw9925advpv" timestamp="1587703348"&gt;737&lt;/key&gt;&lt;/foreign-keys&gt;&lt;ref-type name="Web Page"&gt;12&lt;/ref-type&gt;&lt;contributors&gt;&lt;authors&gt;&lt;author&gt;ABS&lt;/author&gt;&lt;/authors&gt;&lt;secondary-authors&gt;&lt;author&gt;Australian Bureau of Statistics,&lt;/author&gt;&lt;/secondary-authors&gt;&lt;/contributors&gt;&lt;titles&gt;&lt;title&gt;1270.0.55.001 - Australian Statistical Geography Standard (ADGS): Volume 1 - Main Structure and Greater Capital City Statistical Areas, July 2016&lt;/title&gt;&lt;/titles&gt;&lt;dates&gt;&lt;year&gt;2016&lt;/year&gt;&lt;pub-dates&gt;&lt;date&gt;July 2016&lt;/date&gt;&lt;/pub-dates&gt;&lt;/dates&gt;&lt;publisher&gt;Australian Federal Government&lt;/publisher&gt;&lt;urls&gt;&lt;related-urls&gt;&lt;url&gt;https://www.abs.gov.au/ausstats/abs@.nsf/Lookup/by%20Subject/1270.0.55.001~July%202016~Main%20Features~Statistical%20Area%20Level%202%20(SA2)~10014&lt;/url&gt;&lt;/related-urls&gt;&lt;/urls&gt;&lt;custom1&gt;2020&lt;/custom1&gt;&lt;custom2&gt;January 4&lt;/custom2&gt;&lt;/record&gt;&lt;/Cite&gt;&lt;/EndNote&gt;</w:instrText>
      </w:r>
      <w:r w:rsidRPr="00081F8A">
        <w:rPr>
          <w:sz w:val="18"/>
          <w:szCs w:val="18"/>
        </w:rPr>
        <w:fldChar w:fldCharType="separate"/>
      </w:r>
      <w:r w:rsidR="00D62B59" w:rsidRPr="00D62B59">
        <w:rPr>
          <w:noProof/>
          <w:sz w:val="18"/>
          <w:szCs w:val="18"/>
          <w:vertAlign w:val="superscript"/>
        </w:rPr>
        <w:t>(12)</w:t>
      </w:r>
      <w:r w:rsidRPr="00081F8A">
        <w:rPr>
          <w:sz w:val="18"/>
          <w:szCs w:val="18"/>
        </w:rPr>
        <w:fldChar w:fldCharType="end"/>
      </w:r>
      <w:r w:rsidRPr="003A133A">
        <w:rPr>
          <w:vertAlign w:val="superscript"/>
        </w:rPr>
        <w:t xml:space="preserve"> </w:t>
      </w:r>
    </w:p>
    <w:p w14:paraId="2D94B7E8" w14:textId="77777777" w:rsidR="00D62B59" w:rsidRDefault="00D62B59" w:rsidP="003A133A">
      <w:pPr>
        <w:spacing w:after="0" w:line="240" w:lineRule="auto"/>
        <w:rPr>
          <w:vertAlign w:val="superscript"/>
        </w:rPr>
      </w:pPr>
    </w:p>
    <w:p w14:paraId="4BD70EA3" w14:textId="77777777" w:rsidR="00D62B59" w:rsidRPr="00D62B59" w:rsidRDefault="00D62B59" w:rsidP="00D62B59">
      <w:pPr>
        <w:pStyle w:val="EndNoteBibliography"/>
        <w:spacing w:after="0"/>
      </w:pPr>
      <w:r>
        <w:rPr>
          <w:vertAlign w:val="superscript"/>
        </w:rPr>
        <w:fldChar w:fldCharType="begin"/>
      </w:r>
      <w:r>
        <w:rPr>
          <w:vertAlign w:val="superscript"/>
        </w:rPr>
        <w:instrText xml:space="preserve"> ADDIN EN.REFLIST </w:instrText>
      </w:r>
      <w:r>
        <w:rPr>
          <w:vertAlign w:val="superscript"/>
        </w:rPr>
        <w:fldChar w:fldCharType="separate"/>
      </w:r>
      <w:r w:rsidRPr="00D62B59">
        <w:t>1.</w:t>
      </w:r>
      <w:r w:rsidRPr="00D62B59">
        <w:tab/>
        <w:t>Mason KE, Bentley RJ, Kavanagh AM. Fruit and vegetable purchasing and the relative density of healthy and unhealthy food stores: evidence from an Australian multilevel study. Journal Of Epidemiology And Community Health. 2013;67(3):231-6.</w:t>
      </w:r>
    </w:p>
    <w:p w14:paraId="172848AF" w14:textId="77777777" w:rsidR="00D62B59" w:rsidRPr="00D62B59" w:rsidRDefault="00D62B59" w:rsidP="00D62B59">
      <w:pPr>
        <w:pStyle w:val="EndNoteBibliography"/>
        <w:spacing w:after="0"/>
      </w:pPr>
      <w:r w:rsidRPr="00D62B59">
        <w:t>2.</w:t>
      </w:r>
      <w:r w:rsidRPr="00D62B59">
        <w:tab/>
        <w:t>Feng X, Astell-Burt T, Badland H, et al. Modest ratios of fast food outlets to supermarkets and green grocers are associated with higher body mass index: Longitudinal analysis of a sample of 15,229 Australians aged 45 years and older in the Australian National Liveability Study. Health &amp; Place. 2018;49:101-10.</w:t>
      </w:r>
    </w:p>
    <w:p w14:paraId="64123AEB" w14:textId="77777777" w:rsidR="00D62B59" w:rsidRPr="00D62B59" w:rsidRDefault="00D62B59" w:rsidP="00D62B59">
      <w:pPr>
        <w:pStyle w:val="EndNoteBibliography"/>
        <w:spacing w:after="0"/>
      </w:pPr>
      <w:r w:rsidRPr="00D62B59">
        <w:t>3.</w:t>
      </w:r>
      <w:r w:rsidRPr="00D62B59">
        <w:tab/>
        <w:t>Luan H, Law J, Quick M. Identifying food deserts and swamps based on relative healthy food access: a spatio-temporal Bayesian approach. International Journal Of Health Geographics. 2015;14:37-.</w:t>
      </w:r>
    </w:p>
    <w:p w14:paraId="50F14817" w14:textId="77777777" w:rsidR="00D62B59" w:rsidRPr="00D62B59" w:rsidRDefault="00D62B59" w:rsidP="00D62B59">
      <w:pPr>
        <w:pStyle w:val="EndNoteBibliography"/>
        <w:spacing w:after="0"/>
      </w:pPr>
      <w:r w:rsidRPr="00D62B59">
        <w:t>4.</w:t>
      </w:r>
      <w:r w:rsidRPr="00D62B59">
        <w:tab/>
        <w:t>O'Dwyer LA, Coveney J. Scoping supermarket availability and accessibility by socio-economic status in Adelaide. Health Promotion Journal Of Australia: Official Journal Of Australian Association Of Health Promotion Professionals. 2006;17(3):240-6.</w:t>
      </w:r>
    </w:p>
    <w:p w14:paraId="5B3EBF95" w14:textId="0A23B226" w:rsidR="00D62B59" w:rsidRPr="00D62B59" w:rsidRDefault="00D62B59" w:rsidP="00D62B59">
      <w:pPr>
        <w:pStyle w:val="EndNoteBibliography"/>
        <w:spacing w:after="0"/>
      </w:pPr>
      <w:r w:rsidRPr="00D62B59">
        <w:t>5.</w:t>
      </w:r>
      <w:r w:rsidRPr="00D62B59">
        <w:tab/>
        <w:t>Needham</w:t>
      </w:r>
      <w:r w:rsidR="008F65DF">
        <w:t>,</w:t>
      </w:r>
      <w:r w:rsidRPr="00D62B59">
        <w:t xml:space="preserve"> C</w:t>
      </w:r>
      <w:r w:rsidR="008F65DF">
        <w:t xml:space="preserve">.; </w:t>
      </w:r>
      <w:r w:rsidRPr="00D62B59">
        <w:t>S</w:t>
      </w:r>
      <w:r w:rsidR="008F65DF">
        <w:t>acks</w:t>
      </w:r>
      <w:r w:rsidRPr="00D62B59">
        <w:t>, G.; Orellana, L</w:t>
      </w:r>
      <w:r w:rsidR="008F65DF">
        <w:t>, et al</w:t>
      </w:r>
      <w:r w:rsidRPr="00D62B59">
        <w:t>. A systematic review of the Australian food retail environment: Characteristics, variation by geographic area, socioeconomic position and associations with diet and obesity. Obesity Reviews. 2019:1-22.</w:t>
      </w:r>
    </w:p>
    <w:p w14:paraId="2702965F" w14:textId="4482ED3C" w:rsidR="00D62B59" w:rsidRPr="00D62B59" w:rsidRDefault="00D62B59" w:rsidP="00D62B59">
      <w:pPr>
        <w:pStyle w:val="EndNoteBibliography"/>
        <w:spacing w:after="0"/>
      </w:pPr>
      <w:r w:rsidRPr="00D62B59">
        <w:t>6.</w:t>
      </w:r>
      <w:r w:rsidRPr="00D62B59">
        <w:tab/>
        <w:t>GAA. Precinct Structure Planning Guidelines Part Two: Preparing</w:t>
      </w:r>
      <w:r w:rsidR="008F65DF">
        <w:t xml:space="preserve"> the pricnct strucutre plan. Growth Areas Authority</w:t>
      </w:r>
      <w:r w:rsidRPr="00D62B59">
        <w:t>. Melbourne, Australia: Victorian State Government; 2013.</w:t>
      </w:r>
    </w:p>
    <w:p w14:paraId="2A6174E9" w14:textId="77777777" w:rsidR="00D62B59" w:rsidRPr="00D62B59" w:rsidRDefault="00D62B59" w:rsidP="00D62B59">
      <w:pPr>
        <w:pStyle w:val="EndNoteBibliography"/>
        <w:spacing w:after="0"/>
      </w:pPr>
      <w:r w:rsidRPr="00D62B59">
        <w:t>7.</w:t>
      </w:r>
      <w:r w:rsidRPr="00D62B59">
        <w:tab/>
        <w:t>Crothers L. Australia Retail Foods : Retail Food Sector Report 2019. USDA Foreign Agricultural Service : Global Agricultural Information Network; 2019.</w:t>
      </w:r>
    </w:p>
    <w:p w14:paraId="40E19FF2" w14:textId="77777777" w:rsidR="00D62B59" w:rsidRPr="00D62B59" w:rsidRDefault="00D62B59" w:rsidP="00D62B59">
      <w:pPr>
        <w:pStyle w:val="EndNoteBibliography"/>
        <w:spacing w:after="0"/>
      </w:pPr>
      <w:r w:rsidRPr="00D62B59">
        <w:t>8.</w:t>
      </w:r>
      <w:r w:rsidRPr="00D62B59">
        <w:tab/>
        <w:t>Bivoltsis A, Trapp G, Knuiman M, et al. The evolution of local food environments within established neighbourhoods and new developments in Perth, Western Australia. Health &amp; Place. 2019;57:204-17.</w:t>
      </w:r>
    </w:p>
    <w:p w14:paraId="6B81B627" w14:textId="77777777" w:rsidR="00D62B59" w:rsidRPr="00D62B59" w:rsidRDefault="00D62B59" w:rsidP="00D62B59">
      <w:pPr>
        <w:pStyle w:val="EndNoteBibliography"/>
        <w:spacing w:after="0"/>
      </w:pPr>
      <w:r w:rsidRPr="00D62B59">
        <w:t>9.</w:t>
      </w:r>
      <w:r w:rsidRPr="00D62B59">
        <w:tab/>
        <w:t>Astell-Burt T, Feng X. Geographic inequity in healthy food environment and type 2 diabetes: can we please turn off the tap? The Medical Journal Of Australia. 2015;203(6):246-8.e1.</w:t>
      </w:r>
    </w:p>
    <w:p w14:paraId="21BC160A" w14:textId="77777777" w:rsidR="00D62B59" w:rsidRPr="00D62B59" w:rsidRDefault="00D62B59" w:rsidP="00D62B59">
      <w:pPr>
        <w:pStyle w:val="EndNoteBibliography"/>
        <w:spacing w:after="0"/>
      </w:pPr>
      <w:r w:rsidRPr="00D62B59">
        <w:t>10.</w:t>
      </w:r>
      <w:r w:rsidRPr="00D62B59">
        <w:tab/>
        <w:t>Giles-Corti B, Timperio A, Cutt H, et al. Development of a reliable measure of walking within and outside the local neighborhood: RESIDE's Neighborhood Physical Activity Questionnaire. Preventive Medicine: An International Journal Devoted to Practice and Theory. 2006;42(6):455-9.</w:t>
      </w:r>
    </w:p>
    <w:p w14:paraId="465006B3" w14:textId="6C75DC85" w:rsidR="00D62B59" w:rsidRPr="00D62B59" w:rsidRDefault="00D62B59" w:rsidP="00D62B59">
      <w:pPr>
        <w:pStyle w:val="EndNoteBibliography"/>
        <w:spacing w:after="0"/>
      </w:pPr>
      <w:r w:rsidRPr="00D62B59">
        <w:t>11.</w:t>
      </w:r>
      <w:r w:rsidRPr="00D62B59">
        <w:tab/>
        <w:t>USDA. Mapping Food D</w:t>
      </w:r>
      <w:r w:rsidR="008F65DF">
        <w:t>eserts in the United States.</w:t>
      </w:r>
      <w:r w:rsidRPr="00D62B59">
        <w:t xml:space="preserve"> United States Depar</w:t>
      </w:r>
      <w:r w:rsidR="008F65DF">
        <w:t>tment of Agriculture ERS</w:t>
      </w:r>
      <w:r w:rsidRPr="00D62B59">
        <w:t>. United States of Amercia: Amber Waves; 2011.</w:t>
      </w:r>
    </w:p>
    <w:p w14:paraId="06650FF8" w14:textId="5D5963B1" w:rsidR="00D62B59" w:rsidRPr="00D62B59" w:rsidRDefault="00D62B59" w:rsidP="00D62B59">
      <w:pPr>
        <w:pStyle w:val="EndNoteBibliography"/>
      </w:pPr>
      <w:r w:rsidRPr="00D62B59">
        <w:t>12.</w:t>
      </w:r>
      <w:r w:rsidRPr="00D62B59">
        <w:tab/>
        <w:t xml:space="preserve">ABS. 1270.0.55.001 - Australian Statistical Geography Standard (ADGS): Volume 1 - Main Structure and Greater Capital City Statistical Areas, July 2016: Australian Federal Government; 2016 [updated July 2016; cited 2020 January 4]. Available from: </w:t>
      </w:r>
      <w:hyperlink r:id="rId19" w:history="1">
        <w:r w:rsidRPr="00D62B59">
          <w:rPr>
            <w:rStyle w:val="Hyperlink"/>
          </w:rPr>
          <w:t>https://www.abs.gov.au/ausstats/abs@.nsf/Lookup/by%20Subject/1270.0.55.001~July%202016~Main%20Features~Statistical%20Area%20Level%202%20(SA2)~10014</w:t>
        </w:r>
      </w:hyperlink>
      <w:r w:rsidRPr="00D62B59">
        <w:t>.</w:t>
      </w:r>
    </w:p>
    <w:p w14:paraId="7345E25D" w14:textId="60ED305B" w:rsidR="00E15FF8" w:rsidRPr="003A133A" w:rsidRDefault="00D62B59" w:rsidP="003A133A">
      <w:pPr>
        <w:spacing w:after="0" w:line="240" w:lineRule="auto"/>
        <w:rPr>
          <w:vertAlign w:val="superscript"/>
        </w:rPr>
      </w:pPr>
      <w:r>
        <w:rPr>
          <w:vertAlign w:val="superscript"/>
        </w:rPr>
        <w:fldChar w:fldCharType="end"/>
      </w:r>
    </w:p>
    <w:sectPr w:rsidR="00E15FF8" w:rsidRPr="003A133A" w:rsidSect="003A133A">
      <w:pgSz w:w="21633" w:h="11906" w:orient="landscape" w:code="9"/>
      <w:pgMar w:top="1440" w:right="6235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0770A"/>
    <w:multiLevelType w:val="hybridMultilevel"/>
    <w:tmpl w:val="F9F6FAF8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2116DA"/>
    <w:multiLevelType w:val="multilevel"/>
    <w:tmpl w:val="A4F2524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EDA65CA"/>
    <w:multiLevelType w:val="hybridMultilevel"/>
    <w:tmpl w:val="5106A58A"/>
    <w:lvl w:ilvl="0" w:tplc="558C3AF0">
      <w:start w:val="1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3C2B7E"/>
    <w:multiLevelType w:val="hybridMultilevel"/>
    <w:tmpl w:val="4740F218"/>
    <w:lvl w:ilvl="0" w:tplc="970C48E8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9D793F"/>
    <w:multiLevelType w:val="hybridMultilevel"/>
    <w:tmpl w:val="6F824928"/>
    <w:lvl w:ilvl="0" w:tplc="FB64D632">
      <w:start w:val="127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493104D"/>
    <w:multiLevelType w:val="hybridMultilevel"/>
    <w:tmpl w:val="04EC4E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1A73205"/>
    <w:multiLevelType w:val="hybridMultilevel"/>
    <w:tmpl w:val="CF2C783E"/>
    <w:lvl w:ilvl="0" w:tplc="EA66F072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2B401F"/>
    <w:multiLevelType w:val="multilevel"/>
    <w:tmpl w:val="A94EA444"/>
    <w:lvl w:ilvl="0">
      <w:start w:val="1"/>
      <w:numFmt w:val="decimal"/>
      <w:lvlText w:val="%1."/>
      <w:lvlJc w:val="left"/>
      <w:pPr>
        <w:ind w:left="360" w:hanging="360"/>
      </w:pPr>
      <w:rPr>
        <w:rFonts w:asciiTheme="majorHAnsi" w:eastAsiaTheme="minorEastAsia" w:hAnsiTheme="majorHAnsi" w:cstheme="minorBidi"/>
      </w:rPr>
    </w:lvl>
    <w:lvl w:ilvl="1">
      <w:start w:val="1"/>
      <w:numFmt w:val="decimal"/>
      <w:isLgl/>
      <w:lvlText w:val="%1.%2."/>
      <w:lvlJc w:val="left"/>
      <w:pPr>
        <w:ind w:left="786" w:hanging="360"/>
      </w:p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720" w:hanging="720"/>
      </w:pPr>
    </w:lvl>
    <w:lvl w:ilvl="4">
      <w:start w:val="1"/>
      <w:numFmt w:val="decimal"/>
      <w:isLgl/>
      <w:lvlText w:val="%1.%2.%3.%4.%5."/>
      <w:lvlJc w:val="left"/>
      <w:pPr>
        <w:ind w:left="1080" w:hanging="1080"/>
      </w:pPr>
    </w:lvl>
    <w:lvl w:ilvl="5">
      <w:start w:val="1"/>
      <w:numFmt w:val="decimal"/>
      <w:isLgl/>
      <w:lvlText w:val="%1.%2.%3.%4.%5.%6."/>
      <w:lvlJc w:val="left"/>
      <w:pPr>
        <w:ind w:left="1080" w:hanging="1080"/>
      </w:pPr>
    </w:lvl>
    <w:lvl w:ilvl="6">
      <w:start w:val="1"/>
      <w:numFmt w:val="decimal"/>
      <w:isLgl/>
      <w:lvlText w:val="%1.%2.%3.%4.%5.%6.%7."/>
      <w:lvlJc w:val="left"/>
      <w:pPr>
        <w:ind w:left="1080" w:hanging="1080"/>
      </w:p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</w:lvl>
  </w:abstractNum>
  <w:abstractNum w:abstractNumId="8" w15:restartNumberingAfterBreak="0">
    <w:nsid w:val="28044E75"/>
    <w:multiLevelType w:val="hybridMultilevel"/>
    <w:tmpl w:val="19F8C1D4"/>
    <w:lvl w:ilvl="0" w:tplc="9142139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989256A"/>
    <w:multiLevelType w:val="hybridMultilevel"/>
    <w:tmpl w:val="3534946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A0E1B37"/>
    <w:multiLevelType w:val="hybridMultilevel"/>
    <w:tmpl w:val="65E22DC2"/>
    <w:lvl w:ilvl="0" w:tplc="DF541DCC">
      <w:start w:val="1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2BB75D0"/>
    <w:multiLevelType w:val="multilevel"/>
    <w:tmpl w:val="B0F4F410"/>
    <w:lvl w:ilvl="0">
      <w:start w:val="1"/>
      <w:numFmt w:val="decimal"/>
      <w:lvlText w:val="%1."/>
      <w:lvlJc w:val="left"/>
      <w:pPr>
        <w:ind w:left="360" w:hanging="360"/>
      </w:pPr>
      <w:rPr>
        <w:rFonts w:asciiTheme="majorHAnsi" w:eastAsiaTheme="minorEastAsia" w:hAnsiTheme="majorHAnsi" w:cstheme="minorBidi" w:hint="default"/>
        <w:b w:val="0"/>
      </w:rPr>
    </w:lvl>
    <w:lvl w:ilvl="1">
      <w:start w:val="1"/>
      <w:numFmt w:val="decimal"/>
      <w:isLgl/>
      <w:lvlText w:val="%1.%2."/>
      <w:lvlJc w:val="left"/>
      <w:pPr>
        <w:ind w:left="786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430" w:hanging="720"/>
      </w:pPr>
      <w:rPr>
        <w:rFonts w:hint="default"/>
        <w:b w:val="0"/>
        <w:i w:val="0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2" w15:restartNumberingAfterBreak="0">
    <w:nsid w:val="3A923D8D"/>
    <w:multiLevelType w:val="hybridMultilevel"/>
    <w:tmpl w:val="2DA2FF6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BE928E3"/>
    <w:multiLevelType w:val="hybridMultilevel"/>
    <w:tmpl w:val="EF24DE58"/>
    <w:lvl w:ilvl="0" w:tplc="50821654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CD2130D"/>
    <w:multiLevelType w:val="hybridMultilevel"/>
    <w:tmpl w:val="55D05D34"/>
    <w:lvl w:ilvl="0" w:tplc="B2ECBD36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3B3E52"/>
    <w:multiLevelType w:val="hybridMultilevel"/>
    <w:tmpl w:val="663EC65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3073251"/>
    <w:multiLevelType w:val="hybridMultilevel"/>
    <w:tmpl w:val="04EC4E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9F215F7"/>
    <w:multiLevelType w:val="hybridMultilevel"/>
    <w:tmpl w:val="D90090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3E602A"/>
    <w:multiLevelType w:val="multilevel"/>
    <w:tmpl w:val="0C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4A8D5734"/>
    <w:multiLevelType w:val="hybridMultilevel"/>
    <w:tmpl w:val="039E0D28"/>
    <w:lvl w:ilvl="0" w:tplc="7848C240">
      <w:start w:val="1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0F2B9A"/>
    <w:multiLevelType w:val="hybridMultilevel"/>
    <w:tmpl w:val="968AD414"/>
    <w:lvl w:ilvl="0" w:tplc="84C03AF0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DED3C53"/>
    <w:multiLevelType w:val="multilevel"/>
    <w:tmpl w:val="C60AE50C"/>
    <w:lvl w:ilvl="0">
      <w:start w:val="1"/>
      <w:numFmt w:val="decimal"/>
      <w:lvlText w:val="%1."/>
      <w:lvlJc w:val="left"/>
      <w:pPr>
        <w:ind w:left="360" w:hanging="360"/>
      </w:pPr>
      <w:rPr>
        <w:rFonts w:asciiTheme="majorHAnsi" w:eastAsiaTheme="minorEastAsia" w:hAnsiTheme="majorHAnsi" w:cstheme="minorBidi" w:hint="default"/>
        <w:b w:val="0"/>
      </w:rPr>
    </w:lvl>
    <w:lvl w:ilvl="1">
      <w:start w:val="1"/>
      <w:numFmt w:val="decimal"/>
      <w:isLgl/>
      <w:lvlText w:val="%1.%2."/>
      <w:lvlJc w:val="left"/>
      <w:pPr>
        <w:ind w:left="786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430" w:hanging="720"/>
      </w:pPr>
      <w:rPr>
        <w:rFonts w:hint="default"/>
        <w:b w:val="0"/>
        <w:i w:val="0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2" w15:restartNumberingAfterBreak="0">
    <w:nsid w:val="519B7AFD"/>
    <w:multiLevelType w:val="hybridMultilevel"/>
    <w:tmpl w:val="1E26D894"/>
    <w:lvl w:ilvl="0" w:tplc="62C0D882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5295B62"/>
    <w:multiLevelType w:val="hybridMultilevel"/>
    <w:tmpl w:val="B81EE852"/>
    <w:lvl w:ilvl="0" w:tplc="FB64D632">
      <w:start w:val="127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D934A4"/>
    <w:multiLevelType w:val="hybridMultilevel"/>
    <w:tmpl w:val="CD8ADC4E"/>
    <w:lvl w:ilvl="0" w:tplc="113232EC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8343D6"/>
    <w:multiLevelType w:val="multilevel"/>
    <w:tmpl w:val="4052D5D4"/>
    <w:lvl w:ilvl="0">
      <w:start w:val="1"/>
      <w:numFmt w:val="decimal"/>
      <w:lvlText w:val="%1."/>
      <w:lvlJc w:val="left"/>
      <w:pPr>
        <w:ind w:left="360" w:hanging="360"/>
      </w:pPr>
      <w:rPr>
        <w:rFonts w:asciiTheme="minorHAnsi" w:eastAsiaTheme="minorHAnsi" w:hAnsiTheme="minorHAnsi" w:cstheme="minorHAnsi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A357001"/>
    <w:multiLevelType w:val="multilevel"/>
    <w:tmpl w:val="6C9AE9C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720" w:hanging="720"/>
      </w:pPr>
    </w:lvl>
    <w:lvl w:ilvl="4">
      <w:start w:val="1"/>
      <w:numFmt w:val="decimal"/>
      <w:isLgl/>
      <w:lvlText w:val="%1.%2.%3.%4.%5."/>
      <w:lvlJc w:val="left"/>
      <w:pPr>
        <w:ind w:left="1080" w:hanging="1080"/>
      </w:pPr>
    </w:lvl>
    <w:lvl w:ilvl="5">
      <w:start w:val="1"/>
      <w:numFmt w:val="decimal"/>
      <w:isLgl/>
      <w:lvlText w:val="%1.%2.%3.%4.%5.%6."/>
      <w:lvlJc w:val="left"/>
      <w:pPr>
        <w:ind w:left="1080" w:hanging="1080"/>
      </w:pPr>
    </w:lvl>
    <w:lvl w:ilvl="6">
      <w:start w:val="1"/>
      <w:numFmt w:val="decimal"/>
      <w:isLgl/>
      <w:lvlText w:val="%1.%2.%3.%4.%5.%6.%7."/>
      <w:lvlJc w:val="left"/>
      <w:pPr>
        <w:ind w:left="1080" w:hanging="1080"/>
      </w:p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</w:lvl>
  </w:abstractNum>
  <w:abstractNum w:abstractNumId="27" w15:restartNumberingAfterBreak="0">
    <w:nsid w:val="5C05675B"/>
    <w:multiLevelType w:val="hybridMultilevel"/>
    <w:tmpl w:val="180861BC"/>
    <w:lvl w:ilvl="0" w:tplc="789EB12A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F3C3B46"/>
    <w:multiLevelType w:val="hybridMultilevel"/>
    <w:tmpl w:val="03B6960C"/>
    <w:lvl w:ilvl="0" w:tplc="99CEEFC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F481430"/>
    <w:multiLevelType w:val="hybridMultilevel"/>
    <w:tmpl w:val="6FD26DE0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>
      <w:start w:val="1"/>
      <w:numFmt w:val="lowerRoman"/>
      <w:lvlText w:val="%3."/>
      <w:lvlJc w:val="right"/>
      <w:pPr>
        <w:ind w:left="1800" w:hanging="180"/>
      </w:pPr>
    </w:lvl>
    <w:lvl w:ilvl="3" w:tplc="0C09000F">
      <w:start w:val="1"/>
      <w:numFmt w:val="decimal"/>
      <w:lvlText w:val="%4."/>
      <w:lvlJc w:val="left"/>
      <w:pPr>
        <w:ind w:left="2520" w:hanging="360"/>
      </w:pPr>
    </w:lvl>
    <w:lvl w:ilvl="4" w:tplc="0C090019">
      <w:start w:val="1"/>
      <w:numFmt w:val="lowerLetter"/>
      <w:lvlText w:val="%5."/>
      <w:lvlJc w:val="left"/>
      <w:pPr>
        <w:ind w:left="3240" w:hanging="360"/>
      </w:pPr>
    </w:lvl>
    <w:lvl w:ilvl="5" w:tplc="0C09001B">
      <w:start w:val="1"/>
      <w:numFmt w:val="lowerRoman"/>
      <w:lvlText w:val="%6."/>
      <w:lvlJc w:val="right"/>
      <w:pPr>
        <w:ind w:left="3960" w:hanging="180"/>
      </w:pPr>
    </w:lvl>
    <w:lvl w:ilvl="6" w:tplc="0C09000F">
      <w:start w:val="1"/>
      <w:numFmt w:val="decimal"/>
      <w:lvlText w:val="%7."/>
      <w:lvlJc w:val="left"/>
      <w:pPr>
        <w:ind w:left="4680" w:hanging="360"/>
      </w:pPr>
    </w:lvl>
    <w:lvl w:ilvl="7" w:tplc="0C090019">
      <w:start w:val="1"/>
      <w:numFmt w:val="lowerLetter"/>
      <w:lvlText w:val="%8."/>
      <w:lvlJc w:val="left"/>
      <w:pPr>
        <w:ind w:left="5400" w:hanging="360"/>
      </w:pPr>
    </w:lvl>
    <w:lvl w:ilvl="8" w:tplc="0C09001B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62662439"/>
    <w:multiLevelType w:val="multilevel"/>
    <w:tmpl w:val="C60AE50C"/>
    <w:lvl w:ilvl="0">
      <w:start w:val="1"/>
      <w:numFmt w:val="decimal"/>
      <w:lvlText w:val="%1."/>
      <w:lvlJc w:val="left"/>
      <w:pPr>
        <w:ind w:left="360" w:hanging="360"/>
      </w:pPr>
      <w:rPr>
        <w:rFonts w:asciiTheme="majorHAnsi" w:eastAsiaTheme="minorEastAsia" w:hAnsiTheme="majorHAnsi" w:cstheme="minorBidi" w:hint="default"/>
        <w:b w:val="0"/>
      </w:rPr>
    </w:lvl>
    <w:lvl w:ilvl="1">
      <w:start w:val="1"/>
      <w:numFmt w:val="decimal"/>
      <w:isLgl/>
      <w:lvlText w:val="%1.%2."/>
      <w:lvlJc w:val="left"/>
      <w:pPr>
        <w:ind w:left="786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430" w:hanging="720"/>
      </w:pPr>
      <w:rPr>
        <w:rFonts w:hint="default"/>
        <w:b w:val="0"/>
        <w:i w:val="0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31" w15:restartNumberingAfterBreak="0">
    <w:nsid w:val="65ED096A"/>
    <w:multiLevelType w:val="hybridMultilevel"/>
    <w:tmpl w:val="BBECF0A2"/>
    <w:lvl w:ilvl="0" w:tplc="BD922E90">
      <w:start w:val="1"/>
      <w:numFmt w:val="decimal"/>
      <w:lvlText w:val="%1."/>
      <w:lvlJc w:val="left"/>
      <w:pPr>
        <w:ind w:left="720" w:hanging="360"/>
      </w:pPr>
      <w:rPr>
        <w:rFonts w:ascii="Palatino Linotype" w:eastAsia="Calibri" w:hAnsi="Palatino Linotype" w:hint="default"/>
        <w:b w:val="0"/>
        <w:sz w:val="18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8C634F5"/>
    <w:multiLevelType w:val="hybridMultilevel"/>
    <w:tmpl w:val="E1BC8F40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9D61649"/>
    <w:multiLevelType w:val="multilevel"/>
    <w:tmpl w:val="A4F2524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6C5F56D8"/>
    <w:multiLevelType w:val="hybridMultilevel"/>
    <w:tmpl w:val="82B6E086"/>
    <w:lvl w:ilvl="0" w:tplc="1832B224">
      <w:start w:val="7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2754543"/>
    <w:multiLevelType w:val="hybridMultilevel"/>
    <w:tmpl w:val="312A69BE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3BC42BA"/>
    <w:multiLevelType w:val="hybridMultilevel"/>
    <w:tmpl w:val="259C3CE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77683007"/>
    <w:multiLevelType w:val="hybridMultilevel"/>
    <w:tmpl w:val="2200D7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9A752CF"/>
    <w:multiLevelType w:val="hybridMultilevel"/>
    <w:tmpl w:val="335812F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C9C45B5"/>
    <w:multiLevelType w:val="hybridMultilevel"/>
    <w:tmpl w:val="77161FFE"/>
    <w:lvl w:ilvl="0" w:tplc="EFF63206">
      <w:start w:val="8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FD158D1"/>
    <w:multiLevelType w:val="hybridMultilevel"/>
    <w:tmpl w:val="68501B0C"/>
    <w:lvl w:ilvl="0" w:tplc="FB64D632">
      <w:start w:val="127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19"/>
  </w:num>
  <w:num w:numId="3">
    <w:abstractNumId w:val="10"/>
  </w:num>
  <w:num w:numId="4">
    <w:abstractNumId w:val="36"/>
  </w:num>
  <w:num w:numId="5">
    <w:abstractNumId w:val="23"/>
  </w:num>
  <w:num w:numId="6">
    <w:abstractNumId w:val="4"/>
  </w:num>
  <w:num w:numId="7">
    <w:abstractNumId w:val="37"/>
  </w:num>
  <w:num w:numId="8">
    <w:abstractNumId w:val="40"/>
  </w:num>
  <w:num w:numId="9">
    <w:abstractNumId w:val="1"/>
  </w:num>
  <w:num w:numId="10">
    <w:abstractNumId w:val="12"/>
  </w:num>
  <w:num w:numId="11">
    <w:abstractNumId w:val="38"/>
  </w:num>
  <w:num w:numId="12">
    <w:abstractNumId w:val="32"/>
  </w:num>
  <w:num w:numId="13">
    <w:abstractNumId w:val="33"/>
  </w:num>
  <w:num w:numId="14">
    <w:abstractNumId w:val="20"/>
  </w:num>
  <w:num w:numId="15">
    <w:abstractNumId w:val="27"/>
  </w:num>
  <w:num w:numId="16">
    <w:abstractNumId w:val="6"/>
  </w:num>
  <w:num w:numId="17">
    <w:abstractNumId w:val="11"/>
  </w:num>
  <w:num w:numId="18">
    <w:abstractNumId w:val="34"/>
  </w:num>
  <w:num w:numId="19">
    <w:abstractNumId w:val="17"/>
  </w:num>
  <w:num w:numId="20">
    <w:abstractNumId w:val="28"/>
  </w:num>
  <w:num w:numId="21">
    <w:abstractNumId w:val="26"/>
  </w:num>
  <w:num w:numId="22">
    <w:abstractNumId w:val="2"/>
  </w:num>
  <w:num w:numId="23">
    <w:abstractNumId w:val="31"/>
  </w:num>
  <w:num w:numId="24">
    <w:abstractNumId w:val="24"/>
  </w:num>
  <w:num w:numId="25">
    <w:abstractNumId w:val="7"/>
  </w:num>
  <w:num w:numId="26">
    <w:abstractNumId w:val="8"/>
  </w:num>
  <w:num w:numId="27">
    <w:abstractNumId w:val="22"/>
  </w:num>
  <w:num w:numId="28">
    <w:abstractNumId w:val="13"/>
  </w:num>
  <w:num w:numId="29">
    <w:abstractNumId w:val="9"/>
  </w:num>
  <w:num w:numId="30">
    <w:abstractNumId w:val="30"/>
  </w:num>
  <w:num w:numId="31">
    <w:abstractNumId w:val="21"/>
  </w:num>
  <w:num w:numId="32">
    <w:abstractNumId w:val="16"/>
  </w:num>
  <w:num w:numId="33">
    <w:abstractNumId w:val="5"/>
  </w:num>
  <w:num w:numId="34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25"/>
  </w:num>
  <w:num w:numId="36">
    <w:abstractNumId w:val="15"/>
  </w:num>
  <w:num w:numId="37">
    <w:abstractNumId w:val="39"/>
  </w:num>
  <w:num w:numId="38">
    <w:abstractNumId w:val="35"/>
  </w:num>
  <w:num w:numId="39">
    <w:abstractNumId w:val="18"/>
  </w:num>
  <w:num w:numId="40">
    <w:abstractNumId w:val="0"/>
  </w:num>
  <w:num w:numId="4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Vancouver Superscrip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9v2rtr0d5pdzedaeu5es530aw9925advpv&quot;&gt;09062020 Needham-Saved Copy-Saved-Saved-Saved&lt;record-ids&gt;&lt;item&gt;87&lt;/item&gt;&lt;item&gt;138&lt;/item&gt;&lt;item&gt;168&lt;/item&gt;&lt;item&gt;173&lt;/item&gt;&lt;item&gt;267&lt;/item&gt;&lt;item&gt;709&lt;/item&gt;&lt;item&gt;715&lt;/item&gt;&lt;item&gt;737&lt;/item&gt;&lt;item&gt;742&lt;/item&gt;&lt;item&gt;751&lt;/item&gt;&lt;item&gt;1106&lt;/item&gt;&lt;/record-ids&gt;&lt;/item&gt;&lt;/Libraries&gt;"/>
  </w:docVars>
  <w:rsids>
    <w:rsidRoot w:val="003A133A"/>
    <w:rsid w:val="002D275A"/>
    <w:rsid w:val="003A133A"/>
    <w:rsid w:val="008F65DF"/>
    <w:rsid w:val="00D62B59"/>
    <w:rsid w:val="00E15F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3A41A9"/>
  <w15:chartTrackingRefBased/>
  <w15:docId w15:val="{48EA05C8-D6C4-46FC-B4DA-39D9CC121C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13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A13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3A133A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A133A"/>
  </w:style>
  <w:style w:type="paragraph" w:customStyle="1" w:styleId="EndNoteBibliographyTitle">
    <w:name w:val="EndNote Bibliography Title"/>
    <w:basedOn w:val="Normal"/>
    <w:link w:val="EndNoteBibliographyTitleChar"/>
    <w:rsid w:val="003A133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3A133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A133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3A133A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A133A"/>
    <w:rPr>
      <w:color w:val="0563C1" w:themeColor="hyperlink"/>
      <w:u w:val="single"/>
    </w:rPr>
  </w:style>
  <w:style w:type="character" w:customStyle="1" w:styleId="status">
    <w:name w:val="status"/>
    <w:basedOn w:val="DefaultParagraphFont"/>
    <w:rsid w:val="003A133A"/>
  </w:style>
  <w:style w:type="character" w:customStyle="1" w:styleId="red">
    <w:name w:val="red"/>
    <w:basedOn w:val="DefaultParagraphFont"/>
    <w:rsid w:val="003A133A"/>
  </w:style>
  <w:style w:type="character" w:customStyle="1" w:styleId="element-citation">
    <w:name w:val="element-citation"/>
    <w:basedOn w:val="DefaultParagraphFont"/>
    <w:rsid w:val="003A133A"/>
  </w:style>
  <w:style w:type="character" w:customStyle="1" w:styleId="ref-journal">
    <w:name w:val="ref-journal"/>
    <w:basedOn w:val="DefaultParagraphFont"/>
    <w:rsid w:val="003A133A"/>
  </w:style>
  <w:style w:type="character" w:styleId="CommentReference">
    <w:name w:val="annotation reference"/>
    <w:basedOn w:val="DefaultParagraphFont"/>
    <w:uiPriority w:val="99"/>
    <w:semiHidden/>
    <w:unhideWhenUsed/>
    <w:rsid w:val="003A133A"/>
    <w:rPr>
      <w:sz w:val="18"/>
      <w:szCs w:val="18"/>
    </w:rPr>
  </w:style>
  <w:style w:type="table" w:styleId="GridTable6Colorful">
    <w:name w:val="Grid Table 6 Colorful"/>
    <w:basedOn w:val="TableNormal"/>
    <w:uiPriority w:val="51"/>
    <w:rsid w:val="003A133A"/>
    <w:pPr>
      <w:spacing w:before="200" w:after="0" w:line="240" w:lineRule="auto"/>
    </w:pPr>
    <w:rPr>
      <w:rFonts w:eastAsiaTheme="minorEastAsia"/>
      <w:color w:val="000000" w:themeColor="text1"/>
      <w:lang w:val="en-GB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Mdeck5tablebodythreelines">
    <w:name w:val="M_deck_5_table_body_three_lines"/>
    <w:basedOn w:val="TableNormal"/>
    <w:uiPriority w:val="99"/>
    <w:rsid w:val="003A133A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3A133A"/>
    <w:rPr>
      <w:color w:val="808080"/>
    </w:rPr>
  </w:style>
  <w:style w:type="paragraph" w:styleId="CommentText">
    <w:name w:val="annotation text"/>
    <w:basedOn w:val="Normal"/>
    <w:link w:val="CommentTextChar"/>
    <w:uiPriority w:val="99"/>
    <w:unhideWhenUsed/>
    <w:rsid w:val="003A133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33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3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33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33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33A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3A133A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3A133A"/>
    <w:rPr>
      <w:color w:val="954F72"/>
      <w:u w:val="single"/>
    </w:rPr>
  </w:style>
  <w:style w:type="paragraph" w:customStyle="1" w:styleId="msonormal0">
    <w:name w:val="msonormal"/>
    <w:basedOn w:val="Normal"/>
    <w:rsid w:val="003A133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font5">
    <w:name w:val="font5"/>
    <w:basedOn w:val="Normal"/>
    <w:rsid w:val="003A133A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65">
    <w:name w:val="xl65"/>
    <w:basedOn w:val="Normal"/>
    <w:rsid w:val="003A133A"/>
    <w:pPr>
      <w:pBdr>
        <w:top w:val="single" w:sz="12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66">
    <w:name w:val="xl66"/>
    <w:basedOn w:val="Normal"/>
    <w:rsid w:val="003A133A"/>
    <w:pPr>
      <w:pBdr>
        <w:bottom w:val="single" w:sz="12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67">
    <w:name w:val="xl67"/>
    <w:basedOn w:val="Normal"/>
    <w:rsid w:val="003A133A"/>
    <w:pPr>
      <w:pBdr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68">
    <w:name w:val="xl68"/>
    <w:basedOn w:val="Normal"/>
    <w:rsid w:val="003A133A"/>
    <w:pPr>
      <w:pBdr>
        <w:right w:val="single" w:sz="8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69">
    <w:name w:val="xl69"/>
    <w:basedOn w:val="Normal"/>
    <w:rsid w:val="003A133A"/>
    <w:pPr>
      <w:pBdr>
        <w:bottom w:val="single" w:sz="8" w:space="0" w:color="000000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70">
    <w:name w:val="xl70"/>
    <w:basedOn w:val="Normal"/>
    <w:rsid w:val="003A133A"/>
    <w:pPr>
      <w:pBdr>
        <w:right w:val="single" w:sz="8" w:space="0" w:color="000000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71">
    <w:name w:val="xl71"/>
    <w:basedOn w:val="Normal"/>
    <w:rsid w:val="003A133A"/>
    <w:pPr>
      <w:pBdr>
        <w:top w:val="single" w:sz="12" w:space="0" w:color="000000"/>
        <w:left w:val="single" w:sz="8" w:space="0" w:color="000000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72">
    <w:name w:val="xl72"/>
    <w:basedOn w:val="Normal"/>
    <w:rsid w:val="003A133A"/>
    <w:pPr>
      <w:pBdr>
        <w:left w:val="single" w:sz="8" w:space="0" w:color="000000"/>
        <w:bottom w:val="single" w:sz="12" w:space="0" w:color="000000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73">
    <w:name w:val="xl73"/>
    <w:basedOn w:val="Normal"/>
    <w:rsid w:val="003A133A"/>
    <w:pPr>
      <w:pBdr>
        <w:top w:val="single" w:sz="12" w:space="0" w:color="000000"/>
        <w:left w:val="single" w:sz="8" w:space="0" w:color="000000"/>
        <w:right w:val="single" w:sz="12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74">
    <w:name w:val="xl74"/>
    <w:basedOn w:val="Normal"/>
    <w:rsid w:val="003A133A"/>
    <w:pPr>
      <w:pBdr>
        <w:left w:val="single" w:sz="8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75">
    <w:name w:val="xl75"/>
    <w:basedOn w:val="Normal"/>
    <w:rsid w:val="003A133A"/>
    <w:pPr>
      <w:pBdr>
        <w:left w:val="single" w:sz="8" w:space="0" w:color="000000"/>
        <w:bottom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76">
    <w:name w:val="xl76"/>
    <w:basedOn w:val="Normal"/>
    <w:rsid w:val="003A133A"/>
    <w:pPr>
      <w:pBdr>
        <w:bottom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77">
    <w:name w:val="xl77"/>
    <w:basedOn w:val="Normal"/>
    <w:rsid w:val="003A133A"/>
    <w:pPr>
      <w:pBdr>
        <w:top w:val="single" w:sz="12" w:space="0" w:color="000000"/>
        <w:left w:val="single" w:sz="8" w:space="0" w:color="000000"/>
        <w:bottom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78">
    <w:name w:val="xl78"/>
    <w:basedOn w:val="Normal"/>
    <w:rsid w:val="003A133A"/>
    <w:pPr>
      <w:pBdr>
        <w:top w:val="single" w:sz="12" w:space="0" w:color="000000"/>
        <w:bottom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79">
    <w:name w:val="xl79"/>
    <w:basedOn w:val="Normal"/>
    <w:rsid w:val="003A133A"/>
    <w:pPr>
      <w:pBdr>
        <w:top w:val="single" w:sz="12" w:space="0" w:color="000000"/>
        <w:bottom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0">
    <w:name w:val="xl80"/>
    <w:basedOn w:val="Normal"/>
    <w:rsid w:val="003A133A"/>
    <w:pPr>
      <w:pBdr>
        <w:bottom w:val="single" w:sz="4" w:space="0" w:color="auto"/>
        <w:right w:val="single" w:sz="8" w:space="0" w:color="000000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1">
    <w:name w:val="xl81"/>
    <w:basedOn w:val="Normal"/>
    <w:rsid w:val="003A133A"/>
    <w:pPr>
      <w:pBdr>
        <w:bottom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2">
    <w:name w:val="xl82"/>
    <w:basedOn w:val="Normal"/>
    <w:rsid w:val="003A133A"/>
    <w:pPr>
      <w:pBdr>
        <w:left w:val="single" w:sz="8" w:space="0" w:color="000000"/>
        <w:bottom w:val="single" w:sz="8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3">
    <w:name w:val="xl83"/>
    <w:basedOn w:val="Normal"/>
    <w:rsid w:val="003A133A"/>
    <w:pPr>
      <w:pBdr>
        <w:bottom w:val="single" w:sz="8" w:space="0" w:color="auto"/>
        <w:right w:val="single" w:sz="8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4">
    <w:name w:val="xl84"/>
    <w:basedOn w:val="Normal"/>
    <w:rsid w:val="003A133A"/>
    <w:pPr>
      <w:pBdr>
        <w:bottom w:val="single" w:sz="8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5">
    <w:name w:val="xl85"/>
    <w:basedOn w:val="Normal"/>
    <w:rsid w:val="003A133A"/>
    <w:pPr>
      <w:pBdr>
        <w:bottom w:val="single" w:sz="8" w:space="0" w:color="auto"/>
        <w:right w:val="single" w:sz="8" w:space="0" w:color="000000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6">
    <w:name w:val="xl86"/>
    <w:basedOn w:val="Normal"/>
    <w:rsid w:val="003A133A"/>
    <w:pPr>
      <w:pBdr>
        <w:top w:val="single" w:sz="4" w:space="0" w:color="auto"/>
        <w:left w:val="single" w:sz="8" w:space="0" w:color="000000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7">
    <w:name w:val="xl87"/>
    <w:basedOn w:val="Normal"/>
    <w:rsid w:val="003A133A"/>
    <w:pPr>
      <w:pBdr>
        <w:top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8">
    <w:name w:val="xl88"/>
    <w:basedOn w:val="Normal"/>
    <w:rsid w:val="003A133A"/>
    <w:pPr>
      <w:pBdr>
        <w:top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89">
    <w:name w:val="xl89"/>
    <w:basedOn w:val="Normal"/>
    <w:rsid w:val="003A133A"/>
    <w:pPr>
      <w:pBdr>
        <w:top w:val="single" w:sz="4" w:space="0" w:color="auto"/>
        <w:right w:val="single" w:sz="8" w:space="0" w:color="000000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90">
    <w:name w:val="xl90"/>
    <w:basedOn w:val="Normal"/>
    <w:rsid w:val="003A133A"/>
    <w:pPr>
      <w:pBdr>
        <w:top w:val="single" w:sz="12" w:space="0" w:color="000000"/>
        <w:left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91">
    <w:name w:val="xl91"/>
    <w:basedOn w:val="Normal"/>
    <w:rsid w:val="003A133A"/>
    <w:pPr>
      <w:pBdr>
        <w:left w:val="single" w:sz="4" w:space="0" w:color="auto"/>
        <w:bottom w:val="single" w:sz="12" w:space="0" w:color="000000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92">
    <w:name w:val="xl92"/>
    <w:basedOn w:val="Normal"/>
    <w:rsid w:val="003A133A"/>
    <w:pPr>
      <w:pBdr>
        <w:left w:val="single" w:sz="4" w:space="0" w:color="auto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93">
    <w:name w:val="xl93"/>
    <w:basedOn w:val="Normal"/>
    <w:rsid w:val="003A133A"/>
    <w:pPr>
      <w:pBdr>
        <w:left w:val="single" w:sz="4" w:space="0" w:color="auto"/>
        <w:bottom w:val="single" w:sz="8" w:space="0" w:color="000000"/>
        <w:right w:val="single" w:sz="8" w:space="0" w:color="000000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sz w:val="16"/>
      <w:szCs w:val="16"/>
      <w:lang w:eastAsia="en-AU"/>
    </w:rPr>
  </w:style>
  <w:style w:type="paragraph" w:customStyle="1" w:styleId="xl94">
    <w:name w:val="xl94"/>
    <w:basedOn w:val="Normal"/>
    <w:rsid w:val="003A133A"/>
    <w:pPr>
      <w:pBdr>
        <w:lef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95">
    <w:name w:val="xl95"/>
    <w:basedOn w:val="Normal"/>
    <w:rsid w:val="003A133A"/>
    <w:pPr>
      <w:pBdr>
        <w:top w:val="single" w:sz="12" w:space="0" w:color="000000"/>
        <w:left w:val="single" w:sz="12" w:space="0" w:color="000000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96">
    <w:name w:val="xl96"/>
    <w:basedOn w:val="Normal"/>
    <w:rsid w:val="003A133A"/>
    <w:pPr>
      <w:pBdr>
        <w:left w:val="single" w:sz="12" w:space="0" w:color="000000"/>
        <w:bottom w:val="single" w:sz="12" w:space="0" w:color="000000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97">
    <w:name w:val="xl97"/>
    <w:basedOn w:val="Normal"/>
    <w:rsid w:val="003A133A"/>
    <w:pPr>
      <w:pBdr>
        <w:top w:val="single" w:sz="8" w:space="0" w:color="000000"/>
        <w:left w:val="single" w:sz="8" w:space="0" w:color="000000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98">
    <w:name w:val="xl98"/>
    <w:basedOn w:val="Normal"/>
    <w:rsid w:val="003A133A"/>
    <w:pPr>
      <w:pBdr>
        <w:left w:val="single" w:sz="8" w:space="0" w:color="000000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99">
    <w:name w:val="xl99"/>
    <w:basedOn w:val="Normal"/>
    <w:rsid w:val="003A133A"/>
    <w:pPr>
      <w:pBdr>
        <w:left w:val="single" w:sz="8" w:space="0" w:color="000000"/>
        <w:bottom w:val="single" w:sz="8" w:space="0" w:color="000000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100">
    <w:name w:val="xl100"/>
    <w:basedOn w:val="Normal"/>
    <w:rsid w:val="003A133A"/>
    <w:pPr>
      <w:pBdr>
        <w:top w:val="single" w:sz="12" w:space="0" w:color="000000"/>
        <w:left w:val="single" w:sz="8" w:space="0" w:color="000000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color w:val="000000"/>
      <w:sz w:val="16"/>
      <w:szCs w:val="16"/>
      <w:lang w:eastAsia="en-AU"/>
    </w:rPr>
  </w:style>
  <w:style w:type="paragraph" w:customStyle="1" w:styleId="xl101">
    <w:name w:val="xl101"/>
    <w:basedOn w:val="Normal"/>
    <w:rsid w:val="003A133A"/>
    <w:pPr>
      <w:pBdr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table" w:customStyle="1" w:styleId="6">
    <w:name w:val="6"/>
    <w:basedOn w:val="TableNormal"/>
    <w:rsid w:val="003A133A"/>
    <w:pPr>
      <w:spacing w:after="0" w:line="240" w:lineRule="auto"/>
    </w:pPr>
    <w:rPr>
      <w:rFonts w:ascii="Calibri" w:eastAsia="Calibri" w:hAnsi="Calibri" w:cs="Calibri"/>
      <w:lang w:eastAsia="en-AU"/>
    </w:rPr>
    <w:tblPr>
      <w:tblStyleRowBandSize w:val="1"/>
      <w:tblStyleColBandSize w:val="1"/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A133A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3A133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133A"/>
  </w:style>
  <w:style w:type="paragraph" w:styleId="Footer">
    <w:name w:val="footer"/>
    <w:basedOn w:val="Normal"/>
    <w:link w:val="FooterChar"/>
    <w:uiPriority w:val="99"/>
    <w:unhideWhenUsed/>
    <w:rsid w:val="003A133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133A"/>
  </w:style>
  <w:style w:type="character" w:styleId="LineNumber">
    <w:name w:val="line number"/>
    <w:basedOn w:val="DefaultParagraphFont"/>
    <w:uiPriority w:val="99"/>
    <w:semiHidden/>
    <w:unhideWhenUsed/>
    <w:rsid w:val="003A133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nlinelibrary.wiley.com/doi/pdf/10.1111/1747-0080.12286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3.PNG"/><Relationship Id="rId5" Type="http://schemas.openxmlformats.org/officeDocument/2006/relationships/styles" Target="style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hyperlink" Target="https://www.abs.gov.au/ausstats/abs@.nsf/Lookup/by%20Subject/1270.0.55.001~July%202016~Main%20Features~Statistical%20Area%20Level%202%20(SA2)~10014" TargetMode="External"/><Relationship Id="rId4" Type="http://schemas.openxmlformats.org/officeDocument/2006/relationships/numbering" Target="numbering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77EC1B6348C724D988CFDDC55CD505F" ma:contentTypeVersion="10" ma:contentTypeDescription="Create a new document." ma:contentTypeScope="" ma:versionID="3dbfca8a877cbb6524ae3bc397b7434c">
  <xsd:schema xmlns:xsd="http://www.w3.org/2001/XMLSchema" xmlns:xs="http://www.w3.org/2001/XMLSchema" xmlns:p="http://schemas.microsoft.com/office/2006/metadata/properties" xmlns:ns3="ee67c5eb-9059-40ba-b59a-6be5756ab401" targetNamespace="http://schemas.microsoft.com/office/2006/metadata/properties" ma:root="true" ma:fieldsID="e4ee9b7bac3c711242c1fa4e3447dd27" ns3:_="">
    <xsd:import namespace="ee67c5eb-9059-40ba-b59a-6be5756ab40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e67c5eb-9059-40ba-b59a-6be5756ab40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8B86D90-BF66-423E-A375-81C559750F2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A15A727-C6A9-444D-8D54-9E4C9A998F94}">
  <ds:schemaRefs>
    <ds:schemaRef ds:uri="http://purl.org/dc/elements/1.1/"/>
    <ds:schemaRef ds:uri="http://schemas.microsoft.com/office/2006/metadata/properties"/>
    <ds:schemaRef ds:uri="http://schemas.microsoft.com/office/2006/documentManagement/types"/>
    <ds:schemaRef ds:uri="http://purl.org/dc/terms/"/>
    <ds:schemaRef ds:uri="http://schemas.openxmlformats.org/package/2006/metadata/core-properties"/>
    <ds:schemaRef ds:uri="http://purl.org/dc/dcmitype/"/>
    <ds:schemaRef ds:uri="http://schemas.microsoft.com/office/infopath/2007/PartnerControls"/>
    <ds:schemaRef ds:uri="ee67c5eb-9059-40ba-b59a-6be5756ab401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5A07854A-73F6-431A-88B7-0B6287F05E4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e67c5eb-9059-40ba-b59a-6be5756ab40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0</Pages>
  <Words>4274</Words>
  <Characters>24363</Characters>
  <Application>Microsoft Office Word</Application>
  <DocSecurity>0</DocSecurity>
  <Lines>203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akin University</Company>
  <LinksUpToDate>false</LinksUpToDate>
  <CharactersWithSpaces>28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indy Needham</dc:creator>
  <cp:keywords/>
  <dc:description/>
  <cp:lastModifiedBy>Cindy Needham</cp:lastModifiedBy>
  <cp:revision>4</cp:revision>
  <dcterms:created xsi:type="dcterms:W3CDTF">2021-12-20T01:13:00Z</dcterms:created>
  <dcterms:modified xsi:type="dcterms:W3CDTF">2022-01-26T0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77EC1B6348C724D988CFDDC55CD505F</vt:lpwstr>
  </property>
</Properties>
</file>